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CD3F08" w14:textId="77777777" w:rsidR="008E2EF8" w:rsidRDefault="008E2EF8" w:rsidP="008E2EF8">
      <w:pPr>
        <w:pStyle w:val="NormalWeb"/>
      </w:pPr>
      <w:r>
        <w:rPr>
          <w:rFonts w:ascii="Tahoma" w:hAnsi="Tahoma" w:cs="Tahoma"/>
          <w:b/>
          <w:bCs/>
          <w:color w:val="002B70"/>
          <w:sz w:val="36"/>
          <w:szCs w:val="36"/>
        </w:rPr>
        <w:t xml:space="preserve">Assignment 12: Tissue Engineered Products </w:t>
      </w:r>
    </w:p>
    <w:p w14:paraId="6BF7EC99" w14:textId="77777777" w:rsidR="008E2EF8" w:rsidRDefault="008E2EF8" w:rsidP="008E2EF8">
      <w:pPr>
        <w:pStyle w:val="NormalWeb"/>
      </w:pPr>
      <w:r>
        <w:rPr>
          <w:rFonts w:ascii="Tahoma" w:hAnsi="Tahoma" w:cs="Tahoma"/>
          <w:b/>
          <w:bCs/>
          <w:sz w:val="28"/>
          <w:szCs w:val="28"/>
        </w:rPr>
        <w:t xml:space="preserve">Cell and Tissue Engineering </w:t>
      </w:r>
    </w:p>
    <w:p w14:paraId="213C897E" w14:textId="77777777" w:rsidR="008E2EF8" w:rsidRDefault="008E2EF8" w:rsidP="008E2EF8">
      <w:pPr>
        <w:pStyle w:val="NormalWeb"/>
      </w:pPr>
      <w:r>
        <w:rPr>
          <w:rFonts w:ascii="Tahoma" w:hAnsi="Tahoma" w:cs="Tahoma"/>
          <w:b/>
          <w:bCs/>
          <w:color w:val="004982"/>
          <w:sz w:val="28"/>
          <w:szCs w:val="28"/>
        </w:rPr>
        <w:t xml:space="preserve">Problems </w:t>
      </w:r>
    </w:p>
    <w:p w14:paraId="2A736D6F" w14:textId="77777777" w:rsidR="008E2EF8" w:rsidRDefault="008E2EF8" w:rsidP="008E2EF8">
      <w:pPr>
        <w:pStyle w:val="NormalWeb"/>
        <w:numPr>
          <w:ilvl w:val="0"/>
          <w:numId w:val="9"/>
        </w:numPr>
        <w:rPr>
          <w:rFonts w:ascii="Tahoma" w:hAnsi="Tahoma" w:cs="Tahoma"/>
        </w:rPr>
      </w:pPr>
      <w:r>
        <w:rPr>
          <w:rFonts w:ascii="Tahoma" w:hAnsi="Tahoma" w:cs="Tahoma"/>
        </w:rPr>
        <w:t xml:space="preserve">Please answer the case study questions (a), (b) and (c) on page 436-437 in your textbook, Tissue Engineering by Saltzman. </w:t>
      </w:r>
    </w:p>
    <w:p w14:paraId="1A513E43" w14:textId="1D961F27" w:rsidR="00B67FEA" w:rsidRDefault="008E2EF8" w:rsidP="00B67FEA">
      <w:pPr>
        <w:pStyle w:val="NormalWeb"/>
        <w:numPr>
          <w:ilvl w:val="0"/>
          <w:numId w:val="10"/>
        </w:numPr>
        <w:rPr>
          <w:rFonts w:ascii="Tahoma" w:hAnsi="Tahoma" w:cs="Tahoma"/>
        </w:rPr>
      </w:pPr>
      <w:r>
        <w:rPr>
          <w:rFonts w:ascii="Tahoma" w:hAnsi="Tahoma" w:cs="Tahoma"/>
        </w:rPr>
        <w:t xml:space="preserve">Describe the differences between hyaline cartilage and fibrocartilage. Histologically, what do these two types of tissue look like (that is, describe the cellular and extracellular features of each)? </w:t>
      </w:r>
    </w:p>
    <w:p w14:paraId="2335D4B7" w14:textId="30336032" w:rsidR="00701BAF" w:rsidRPr="00C87E50" w:rsidRDefault="00701BAF" w:rsidP="00C87E50">
      <w:pPr>
        <w:pStyle w:val="NormalWeb"/>
        <w:rPr>
          <w:rFonts w:ascii="Tahoma" w:hAnsi="Tahoma" w:cs="Tahoma"/>
          <w:u w:val="single"/>
        </w:rPr>
      </w:pPr>
      <w:r w:rsidRPr="00C87E50">
        <w:rPr>
          <w:rFonts w:ascii="Tahoma" w:hAnsi="Tahoma" w:cs="Tahoma"/>
          <w:u w:val="single"/>
        </w:rPr>
        <w:t xml:space="preserve">Differences between hyaline </w:t>
      </w:r>
      <w:r w:rsidR="004A645C" w:rsidRPr="00C87E50">
        <w:rPr>
          <w:rFonts w:ascii="Tahoma" w:hAnsi="Tahoma" w:cs="Tahoma"/>
          <w:u w:val="single"/>
        </w:rPr>
        <w:t xml:space="preserve">cartilage </w:t>
      </w:r>
      <w:r w:rsidRPr="00C87E50">
        <w:rPr>
          <w:rFonts w:ascii="Tahoma" w:hAnsi="Tahoma" w:cs="Tahoma"/>
          <w:u w:val="single"/>
        </w:rPr>
        <w:t>and fibrocartilage</w:t>
      </w:r>
    </w:p>
    <w:tbl>
      <w:tblPr>
        <w:tblStyle w:val="TableGrid"/>
        <w:tblW w:w="10615" w:type="dxa"/>
        <w:tblLook w:val="04A0" w:firstRow="1" w:lastRow="0" w:firstColumn="1" w:lastColumn="0" w:noHBand="0" w:noVBand="1"/>
      </w:tblPr>
      <w:tblGrid>
        <w:gridCol w:w="2065"/>
        <w:gridCol w:w="3690"/>
        <w:gridCol w:w="4860"/>
      </w:tblGrid>
      <w:tr w:rsidR="00701BAF" w14:paraId="7F75CB33" w14:textId="77777777" w:rsidTr="00D702D5">
        <w:tc>
          <w:tcPr>
            <w:tcW w:w="2065" w:type="dxa"/>
            <w:tcBorders>
              <w:top w:val="nil"/>
              <w:left w:val="nil"/>
              <w:bottom w:val="single" w:sz="4" w:space="0" w:color="auto"/>
              <w:right w:val="single" w:sz="4" w:space="0" w:color="auto"/>
            </w:tcBorders>
          </w:tcPr>
          <w:p w14:paraId="63A1244C" w14:textId="77777777" w:rsidR="00701BAF" w:rsidRDefault="00701BAF" w:rsidP="0002429D">
            <w:pPr>
              <w:pStyle w:val="NormalWeb"/>
              <w:rPr>
                <w:rFonts w:ascii="Tahoma" w:hAnsi="Tahoma" w:cs="Tahoma"/>
              </w:rPr>
            </w:pPr>
          </w:p>
        </w:tc>
        <w:tc>
          <w:tcPr>
            <w:tcW w:w="3690" w:type="dxa"/>
            <w:tcBorders>
              <w:left w:val="single" w:sz="4" w:space="0" w:color="auto"/>
            </w:tcBorders>
            <w:shd w:val="clear" w:color="auto" w:fill="B4C6E7" w:themeFill="accent1" w:themeFillTint="66"/>
          </w:tcPr>
          <w:p w14:paraId="37FA5C64" w14:textId="239F0284"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Hyaline cartilage</w:t>
            </w:r>
          </w:p>
        </w:tc>
        <w:tc>
          <w:tcPr>
            <w:tcW w:w="4860" w:type="dxa"/>
            <w:shd w:val="clear" w:color="auto" w:fill="B4C6E7" w:themeFill="accent1" w:themeFillTint="66"/>
          </w:tcPr>
          <w:p w14:paraId="1AB72792" w14:textId="0EC458FA" w:rsidR="00701BAF" w:rsidRPr="00D763C6" w:rsidRDefault="00701BAF" w:rsidP="00701BAF">
            <w:pPr>
              <w:pStyle w:val="NormalWeb"/>
              <w:jc w:val="center"/>
              <w:rPr>
                <w:rFonts w:ascii="Tahoma" w:hAnsi="Tahoma" w:cs="Tahoma"/>
                <w:b/>
                <w:bCs/>
                <w:color w:val="B4C6E7" w:themeColor="accent1" w:themeTint="66"/>
              </w:rPr>
            </w:pPr>
            <w:r w:rsidRPr="00D763C6">
              <w:rPr>
                <w:rFonts w:ascii="Tahoma" w:hAnsi="Tahoma" w:cs="Tahoma"/>
                <w:b/>
                <w:bCs/>
                <w:color w:val="1F3864" w:themeColor="accent1" w:themeShade="80"/>
              </w:rPr>
              <w:t>Fibrocartilage</w:t>
            </w:r>
          </w:p>
        </w:tc>
      </w:tr>
      <w:tr w:rsidR="00701BAF" w14:paraId="0893D6D0" w14:textId="77777777" w:rsidTr="00D702D5">
        <w:tc>
          <w:tcPr>
            <w:tcW w:w="2065" w:type="dxa"/>
            <w:tcBorders>
              <w:top w:val="single" w:sz="4" w:space="0" w:color="auto"/>
            </w:tcBorders>
            <w:shd w:val="clear" w:color="auto" w:fill="FFE599" w:themeFill="accent4" w:themeFillTint="66"/>
          </w:tcPr>
          <w:p w14:paraId="65016873" w14:textId="0BE21CA2" w:rsidR="00701BAF" w:rsidRPr="00D763C6" w:rsidRDefault="00DD23E8" w:rsidP="0002429D">
            <w:pPr>
              <w:pStyle w:val="NormalWeb"/>
              <w:rPr>
                <w:rFonts w:ascii="Tahoma" w:hAnsi="Tahoma" w:cs="Tahoma"/>
                <w:b/>
                <w:bCs/>
              </w:rPr>
            </w:pPr>
            <w:r w:rsidRPr="00D763C6">
              <w:rPr>
                <w:rFonts w:ascii="Tahoma" w:hAnsi="Tahoma" w:cs="Tahoma"/>
                <w:b/>
                <w:bCs/>
              </w:rPr>
              <w:t>Color</w:t>
            </w:r>
          </w:p>
        </w:tc>
        <w:tc>
          <w:tcPr>
            <w:tcW w:w="3690" w:type="dxa"/>
          </w:tcPr>
          <w:p w14:paraId="0210E69D" w14:textId="553B13F0" w:rsidR="00701BAF" w:rsidRDefault="00DD23E8" w:rsidP="00D763C6">
            <w:pPr>
              <w:pStyle w:val="NormalWeb"/>
              <w:jc w:val="center"/>
              <w:rPr>
                <w:rFonts w:ascii="Tahoma" w:hAnsi="Tahoma" w:cs="Tahoma"/>
              </w:rPr>
            </w:pPr>
            <w:r>
              <w:rPr>
                <w:rFonts w:ascii="Tahoma" w:hAnsi="Tahoma" w:cs="Tahoma"/>
              </w:rPr>
              <w:t>White</w:t>
            </w:r>
          </w:p>
        </w:tc>
        <w:tc>
          <w:tcPr>
            <w:tcW w:w="4860" w:type="dxa"/>
          </w:tcPr>
          <w:p w14:paraId="5D6BB88D" w14:textId="1AD66693" w:rsidR="00701BAF" w:rsidRDefault="00DD23E8" w:rsidP="0002429D">
            <w:pPr>
              <w:pStyle w:val="NormalWeb"/>
              <w:rPr>
                <w:rFonts w:ascii="Tahoma" w:hAnsi="Tahoma" w:cs="Tahoma"/>
              </w:rPr>
            </w:pPr>
            <w:r>
              <w:rPr>
                <w:rFonts w:ascii="Tahoma" w:hAnsi="Tahoma" w:cs="Tahoma"/>
              </w:rPr>
              <w:t>Glass-like, translucent, bluish-white color</w:t>
            </w:r>
          </w:p>
        </w:tc>
      </w:tr>
      <w:tr w:rsidR="00701BAF" w14:paraId="44DD4D76" w14:textId="77777777" w:rsidTr="00D763C6">
        <w:tc>
          <w:tcPr>
            <w:tcW w:w="2065" w:type="dxa"/>
            <w:shd w:val="clear" w:color="auto" w:fill="FFE599" w:themeFill="accent4" w:themeFillTint="66"/>
          </w:tcPr>
          <w:p w14:paraId="2AA4AF06" w14:textId="0A9544C7" w:rsidR="00701BAF" w:rsidRPr="00D763C6" w:rsidRDefault="00BF2870" w:rsidP="0002429D">
            <w:pPr>
              <w:pStyle w:val="NormalWeb"/>
              <w:rPr>
                <w:rFonts w:ascii="Tahoma" w:hAnsi="Tahoma" w:cs="Tahoma"/>
                <w:b/>
                <w:bCs/>
              </w:rPr>
            </w:pPr>
            <w:r w:rsidRPr="00D763C6">
              <w:rPr>
                <w:rFonts w:ascii="Tahoma" w:hAnsi="Tahoma" w:cs="Tahoma"/>
                <w:b/>
                <w:bCs/>
              </w:rPr>
              <w:t>Location</w:t>
            </w:r>
          </w:p>
        </w:tc>
        <w:tc>
          <w:tcPr>
            <w:tcW w:w="3690" w:type="dxa"/>
          </w:tcPr>
          <w:p w14:paraId="0ADB3B45" w14:textId="3DA46356" w:rsidR="00701BAF" w:rsidRDefault="00BF2870" w:rsidP="0002429D">
            <w:pPr>
              <w:pStyle w:val="NormalWeb"/>
              <w:rPr>
                <w:rFonts w:ascii="Tahoma" w:hAnsi="Tahoma" w:cs="Tahoma"/>
              </w:rPr>
            </w:pPr>
            <w:r>
              <w:rPr>
                <w:rFonts w:ascii="Tahoma" w:hAnsi="Tahoma" w:cs="Tahoma"/>
              </w:rPr>
              <w:t xml:space="preserve">Present at the connection between the ribs and the sternum, in the trachea and </w:t>
            </w:r>
            <w:r w:rsidR="0017511E">
              <w:rPr>
                <w:rFonts w:ascii="Tahoma" w:hAnsi="Tahoma" w:cs="Tahoma"/>
              </w:rPr>
              <w:t>on the articulating surfaces of the synovial joints (such as elbow and knee)</w:t>
            </w:r>
          </w:p>
        </w:tc>
        <w:tc>
          <w:tcPr>
            <w:tcW w:w="4860" w:type="dxa"/>
          </w:tcPr>
          <w:p w14:paraId="177D817D" w14:textId="6ADB57A9" w:rsidR="00BF2870" w:rsidRDefault="00BF2870" w:rsidP="0002429D">
            <w:pPr>
              <w:pStyle w:val="NormalWeb"/>
              <w:rPr>
                <w:rFonts w:ascii="Tahoma" w:hAnsi="Tahoma" w:cs="Tahoma"/>
              </w:rPr>
            </w:pPr>
            <w:r>
              <w:rPr>
                <w:rFonts w:ascii="Tahoma" w:hAnsi="Tahoma" w:cs="Tahoma"/>
              </w:rPr>
              <w:t>Occurs between vertebral bodies, in the pubic symphysis, menisci, the annulus fibrosis of the intervertebral discs, and at the tendon-bone interface.</w:t>
            </w:r>
          </w:p>
        </w:tc>
      </w:tr>
      <w:tr w:rsidR="001C32E9" w14:paraId="1E724A7B" w14:textId="77777777" w:rsidTr="00D763C6">
        <w:tc>
          <w:tcPr>
            <w:tcW w:w="2065" w:type="dxa"/>
            <w:shd w:val="clear" w:color="auto" w:fill="FFE599" w:themeFill="accent4" w:themeFillTint="66"/>
          </w:tcPr>
          <w:p w14:paraId="065223D2" w14:textId="69B3ABDD" w:rsidR="001C32E9" w:rsidRPr="00D763C6" w:rsidRDefault="001C32E9" w:rsidP="0002429D">
            <w:pPr>
              <w:pStyle w:val="NormalWeb"/>
              <w:rPr>
                <w:rFonts w:ascii="Tahoma" w:hAnsi="Tahoma" w:cs="Tahoma"/>
                <w:b/>
                <w:bCs/>
              </w:rPr>
            </w:pPr>
            <w:r w:rsidRPr="00D763C6">
              <w:rPr>
                <w:rFonts w:ascii="Tahoma" w:hAnsi="Tahoma" w:cs="Tahoma"/>
                <w:b/>
                <w:bCs/>
              </w:rPr>
              <w:t>Function</w:t>
            </w:r>
          </w:p>
        </w:tc>
        <w:tc>
          <w:tcPr>
            <w:tcW w:w="3690" w:type="dxa"/>
          </w:tcPr>
          <w:p w14:paraId="1834D6A1" w14:textId="30388799" w:rsidR="001C32E9" w:rsidRDefault="00C40AEB" w:rsidP="0002429D">
            <w:pPr>
              <w:pStyle w:val="NormalWeb"/>
              <w:rPr>
                <w:rFonts w:ascii="Tahoma" w:hAnsi="Tahoma" w:cs="Tahoma"/>
              </w:rPr>
            </w:pPr>
            <w:r>
              <w:rPr>
                <w:rFonts w:ascii="Tahoma" w:hAnsi="Tahoma" w:cs="Tahoma"/>
              </w:rPr>
              <w:t>Provides</w:t>
            </w:r>
            <w:r w:rsidR="004D6864">
              <w:rPr>
                <w:rFonts w:ascii="Tahoma" w:hAnsi="Tahoma" w:cs="Tahoma"/>
              </w:rPr>
              <w:t xml:space="preserve"> smoothness and lubrication of the bones at the joints.</w:t>
            </w:r>
          </w:p>
        </w:tc>
        <w:tc>
          <w:tcPr>
            <w:tcW w:w="4860" w:type="dxa"/>
          </w:tcPr>
          <w:p w14:paraId="3E1A9FD4" w14:textId="3690910F" w:rsidR="001C32E9" w:rsidRDefault="00DC24AE" w:rsidP="0002429D">
            <w:pPr>
              <w:pStyle w:val="NormalWeb"/>
              <w:rPr>
                <w:rFonts w:ascii="Tahoma" w:hAnsi="Tahoma" w:cs="Tahoma"/>
              </w:rPr>
            </w:pPr>
            <w:r>
              <w:rPr>
                <w:rFonts w:ascii="Tahoma" w:hAnsi="Tahoma" w:cs="Tahoma"/>
              </w:rPr>
              <w:t>Attaches bones to other bones and provides restricted mobility to the joints.</w:t>
            </w:r>
          </w:p>
        </w:tc>
      </w:tr>
      <w:tr w:rsidR="001C32E9" w14:paraId="2AEA0970" w14:textId="77777777" w:rsidTr="00D763C6">
        <w:tc>
          <w:tcPr>
            <w:tcW w:w="2065" w:type="dxa"/>
            <w:shd w:val="clear" w:color="auto" w:fill="FFE599" w:themeFill="accent4" w:themeFillTint="66"/>
          </w:tcPr>
          <w:p w14:paraId="1DEED45E" w14:textId="58FEB068" w:rsidR="001C32E9" w:rsidRPr="00D763C6" w:rsidRDefault="00DF7C32" w:rsidP="0002429D">
            <w:pPr>
              <w:pStyle w:val="NormalWeb"/>
              <w:rPr>
                <w:rFonts w:ascii="Tahoma" w:hAnsi="Tahoma" w:cs="Tahoma"/>
                <w:b/>
                <w:bCs/>
              </w:rPr>
            </w:pPr>
            <w:r w:rsidRPr="00D763C6">
              <w:rPr>
                <w:rFonts w:ascii="Tahoma" w:hAnsi="Tahoma" w:cs="Tahoma"/>
                <w:b/>
                <w:bCs/>
              </w:rPr>
              <w:t xml:space="preserve">Extracellular </w:t>
            </w:r>
            <w:r w:rsidR="00D763C6" w:rsidRPr="00D763C6">
              <w:rPr>
                <w:rFonts w:ascii="Tahoma" w:hAnsi="Tahoma" w:cs="Tahoma"/>
                <w:b/>
                <w:bCs/>
              </w:rPr>
              <w:t>F</w:t>
            </w:r>
            <w:r w:rsidRPr="00D763C6">
              <w:rPr>
                <w:rFonts w:ascii="Tahoma" w:hAnsi="Tahoma" w:cs="Tahoma"/>
                <w:b/>
                <w:bCs/>
              </w:rPr>
              <w:t>eatures</w:t>
            </w:r>
          </w:p>
        </w:tc>
        <w:tc>
          <w:tcPr>
            <w:tcW w:w="3690" w:type="dxa"/>
          </w:tcPr>
          <w:p w14:paraId="7C82AF98" w14:textId="77777777" w:rsidR="00551BB1" w:rsidRDefault="00FD5356" w:rsidP="002B5674">
            <w:pPr>
              <w:pStyle w:val="NormalWeb"/>
              <w:spacing w:before="0" w:beforeAutospacing="0" w:after="0" w:afterAutospacing="0"/>
              <w:rPr>
                <w:rFonts w:ascii="Tahoma" w:hAnsi="Tahoma" w:cs="Tahoma"/>
              </w:rPr>
            </w:pPr>
            <w:r>
              <w:rPr>
                <w:rFonts w:ascii="Tahoma" w:hAnsi="Tahoma" w:cs="Tahoma"/>
              </w:rPr>
              <w:t xml:space="preserve">Matrix rich in ground substance: glycosaminoglycans (CAGs) and collagen fibers (collagen II) in </w:t>
            </w:r>
            <w:r w:rsidR="00AF5FC2">
              <w:rPr>
                <w:rFonts w:ascii="Tahoma" w:hAnsi="Tahoma" w:cs="Tahoma"/>
              </w:rPr>
              <w:t>a fewer</w:t>
            </w:r>
            <w:r>
              <w:rPr>
                <w:rFonts w:ascii="Tahoma" w:hAnsi="Tahoma" w:cs="Tahoma"/>
              </w:rPr>
              <w:t xml:space="preserve"> numbe</w:t>
            </w:r>
            <w:r w:rsidR="00AF5FC2">
              <w:rPr>
                <w:rFonts w:ascii="Tahoma" w:hAnsi="Tahoma" w:cs="Tahoma"/>
              </w:rPr>
              <w:t>r compared to fibrocartilage, making it weaker.</w:t>
            </w:r>
          </w:p>
          <w:p w14:paraId="3C9755DA" w14:textId="77777777" w:rsidR="002B5674" w:rsidRDefault="002B5674" w:rsidP="002B5674">
            <w:pPr>
              <w:pStyle w:val="NormalWeb"/>
              <w:spacing w:before="0" w:beforeAutospacing="0" w:after="0" w:afterAutospacing="0"/>
              <w:rPr>
                <w:rFonts w:ascii="Tahoma" w:hAnsi="Tahoma" w:cs="Tahoma"/>
              </w:rPr>
            </w:pPr>
            <w:r>
              <w:rPr>
                <w:rFonts w:ascii="Tahoma" w:hAnsi="Tahoma" w:cs="Tahoma"/>
              </w:rPr>
              <w:t>Contains large chondrocytes in lacunae.</w:t>
            </w:r>
          </w:p>
          <w:p w14:paraId="6E55D5F0" w14:textId="5CAD3979" w:rsidR="002B5674" w:rsidRDefault="002B5674" w:rsidP="0002429D">
            <w:pPr>
              <w:pStyle w:val="NormalWeb"/>
              <w:rPr>
                <w:rFonts w:ascii="Tahoma" w:hAnsi="Tahoma" w:cs="Tahoma"/>
              </w:rPr>
            </w:pPr>
          </w:p>
        </w:tc>
        <w:tc>
          <w:tcPr>
            <w:tcW w:w="4860" w:type="dxa"/>
          </w:tcPr>
          <w:p w14:paraId="099C9915" w14:textId="77777777" w:rsidR="00D763C6" w:rsidRDefault="00DC74BA" w:rsidP="00D763C6">
            <w:pPr>
              <w:pStyle w:val="NormalWeb"/>
              <w:spacing w:before="0" w:beforeAutospacing="0" w:after="0" w:afterAutospacing="0"/>
              <w:rPr>
                <w:rFonts w:ascii="Tahoma" w:hAnsi="Tahoma" w:cs="Tahoma"/>
              </w:rPr>
            </w:pPr>
            <w:r>
              <w:rPr>
                <w:rFonts w:ascii="Tahoma" w:hAnsi="Tahoma" w:cs="Tahoma"/>
              </w:rPr>
              <w:t>Matrix rich in densely braided collagen fibers (collagen I and II) making the tissue highly resistant to compression.</w:t>
            </w:r>
          </w:p>
          <w:p w14:paraId="23A125E0" w14:textId="77777777" w:rsidR="002B5674" w:rsidRDefault="002B5674" w:rsidP="00D763C6">
            <w:pPr>
              <w:pStyle w:val="NormalWeb"/>
              <w:spacing w:before="0" w:beforeAutospacing="0" w:after="0" w:afterAutospacing="0"/>
              <w:rPr>
                <w:rFonts w:ascii="Tahoma" w:hAnsi="Tahoma" w:cs="Tahoma"/>
              </w:rPr>
            </w:pPr>
            <w:r>
              <w:rPr>
                <w:rFonts w:ascii="Tahoma" w:hAnsi="Tahoma" w:cs="Tahoma"/>
              </w:rPr>
              <w:t>Contains fibroblasts, fibrocytes, chondroblasts and a few chondrocytes in lacunae.</w:t>
            </w:r>
          </w:p>
          <w:p w14:paraId="6DFD5670" w14:textId="4A1D5005" w:rsidR="00B210F1" w:rsidRDefault="00B210F1" w:rsidP="00D763C6">
            <w:pPr>
              <w:pStyle w:val="NormalWeb"/>
              <w:spacing w:before="0" w:beforeAutospacing="0" w:after="0" w:afterAutospacing="0"/>
              <w:rPr>
                <w:rFonts w:ascii="Tahoma" w:hAnsi="Tahoma" w:cs="Tahoma"/>
              </w:rPr>
            </w:pPr>
            <w:r>
              <w:rPr>
                <w:rFonts w:ascii="Tahoma" w:hAnsi="Tahoma" w:cs="Tahoma"/>
              </w:rPr>
              <w:t>The ground substance contains equal amounts of dermatan and chondroitin sulfate.</w:t>
            </w:r>
          </w:p>
        </w:tc>
      </w:tr>
      <w:tr w:rsidR="00551BB1" w14:paraId="6E219F8B" w14:textId="77777777" w:rsidTr="00D763C6">
        <w:tc>
          <w:tcPr>
            <w:tcW w:w="2065" w:type="dxa"/>
            <w:shd w:val="clear" w:color="auto" w:fill="FFE599" w:themeFill="accent4" w:themeFillTint="66"/>
          </w:tcPr>
          <w:p w14:paraId="11CC3331" w14:textId="56F85EDF" w:rsidR="00551BB1" w:rsidRPr="00D763C6" w:rsidRDefault="00551BB1" w:rsidP="0002429D">
            <w:pPr>
              <w:pStyle w:val="NormalWeb"/>
              <w:rPr>
                <w:rFonts w:ascii="Tahoma" w:hAnsi="Tahoma" w:cs="Tahoma"/>
                <w:b/>
                <w:bCs/>
              </w:rPr>
            </w:pPr>
            <w:r w:rsidRPr="00D763C6">
              <w:rPr>
                <w:rFonts w:ascii="Tahoma" w:hAnsi="Tahoma" w:cs="Tahoma"/>
                <w:b/>
                <w:bCs/>
              </w:rPr>
              <w:t>Perichondrium</w:t>
            </w:r>
          </w:p>
        </w:tc>
        <w:tc>
          <w:tcPr>
            <w:tcW w:w="3690" w:type="dxa"/>
          </w:tcPr>
          <w:p w14:paraId="61D49D4A" w14:textId="4DA047F0" w:rsidR="00551BB1" w:rsidRDefault="00551BB1" w:rsidP="0002429D">
            <w:pPr>
              <w:pStyle w:val="NormalWeb"/>
              <w:rPr>
                <w:rFonts w:ascii="Tahoma" w:hAnsi="Tahoma" w:cs="Tahoma"/>
              </w:rPr>
            </w:pPr>
            <w:r>
              <w:rPr>
                <w:rFonts w:ascii="Tahoma" w:hAnsi="Tahoma" w:cs="Tahoma"/>
              </w:rPr>
              <w:t>Contains (except the hyaline cartilage at the end of the growing bones).</w:t>
            </w:r>
          </w:p>
        </w:tc>
        <w:tc>
          <w:tcPr>
            <w:tcW w:w="4860" w:type="dxa"/>
            <w:vAlign w:val="center"/>
          </w:tcPr>
          <w:p w14:paraId="34A30C74" w14:textId="3B785289" w:rsidR="00551BB1" w:rsidRDefault="00551BB1" w:rsidP="00D763C6">
            <w:pPr>
              <w:pStyle w:val="NormalWeb"/>
              <w:jc w:val="center"/>
              <w:rPr>
                <w:rFonts w:ascii="Tahoma" w:hAnsi="Tahoma" w:cs="Tahoma"/>
              </w:rPr>
            </w:pPr>
            <w:r>
              <w:rPr>
                <w:rFonts w:ascii="Tahoma" w:hAnsi="Tahoma" w:cs="Tahoma"/>
              </w:rPr>
              <w:t>Lacks</w:t>
            </w:r>
          </w:p>
        </w:tc>
      </w:tr>
    </w:tbl>
    <w:p w14:paraId="239BB77D" w14:textId="66748B2F" w:rsidR="00701BAF" w:rsidRDefault="00B210F1" w:rsidP="0002429D">
      <w:pPr>
        <w:pStyle w:val="NormalWeb"/>
        <w:rPr>
          <w:rFonts w:ascii="Tahoma" w:hAnsi="Tahoma" w:cs="Tahoma"/>
        </w:rPr>
      </w:pPr>
      <w:r>
        <w:rPr>
          <w:rFonts w:ascii="Tahoma" w:hAnsi="Tahoma" w:cs="Tahoma"/>
        </w:rPr>
        <w:t xml:space="preserve">Hyaline </w:t>
      </w:r>
      <w:r w:rsidR="00DB1BE0">
        <w:rPr>
          <w:rFonts w:ascii="Tahoma" w:hAnsi="Tahoma" w:cs="Tahoma"/>
        </w:rPr>
        <w:t>cartilage</w:t>
      </w:r>
      <w:r>
        <w:rPr>
          <w:rFonts w:ascii="Tahoma" w:hAnsi="Tahoma" w:cs="Tahoma"/>
        </w:rPr>
        <w:t xml:space="preserve"> is very uniform in appearance. It is surrounded by the perichondrium. It is mainly made of chondrocytes with one or two nuclei and clear protoplasm. Chondrocytes are found in the lacuna</w:t>
      </w:r>
      <w:r w:rsidR="009D1829">
        <w:rPr>
          <w:rFonts w:ascii="Tahoma" w:hAnsi="Tahoma" w:cs="Tahoma"/>
        </w:rPr>
        <w:t>e</w:t>
      </w:r>
      <w:r>
        <w:rPr>
          <w:rFonts w:ascii="Tahoma" w:hAnsi="Tahoma" w:cs="Tahoma"/>
        </w:rPr>
        <w:t>.</w:t>
      </w:r>
    </w:p>
    <w:p w14:paraId="5620C1DD" w14:textId="55B94F10" w:rsidR="00B67FEA" w:rsidRDefault="00CC509A" w:rsidP="00D702D5">
      <w:pPr>
        <w:pStyle w:val="NormalWeb"/>
        <w:ind w:left="720"/>
        <w:rPr>
          <w:rFonts w:ascii="Tahoma" w:hAnsi="Tahoma" w:cs="Tahoma"/>
        </w:rPr>
      </w:pPr>
      <w:r>
        <w:rPr>
          <w:rFonts w:ascii="Tahoma" w:hAnsi="Tahoma" w:cs="Tahoma"/>
        </w:rPr>
        <w:lastRenderedPageBreak/>
        <w:t xml:space="preserve">Fibrocartilage is densely arranged, </w:t>
      </w:r>
      <w:r w:rsidR="00841A52">
        <w:rPr>
          <w:rFonts w:ascii="Tahoma" w:hAnsi="Tahoma" w:cs="Tahoma"/>
        </w:rPr>
        <w:t xml:space="preserve">whitish, fibrous tissue </w:t>
      </w:r>
      <w:r>
        <w:rPr>
          <w:rFonts w:ascii="Tahoma" w:hAnsi="Tahoma" w:cs="Tahoma"/>
        </w:rPr>
        <w:t>with a mixture of both chondrocytes and fibroblasts.</w:t>
      </w:r>
      <w:r w:rsidR="00710EDA">
        <w:rPr>
          <w:rFonts w:ascii="Tahoma" w:hAnsi="Tahoma" w:cs="Tahoma"/>
        </w:rPr>
        <w:t xml:space="preserve"> It contains large bundles of collagen </w:t>
      </w:r>
      <w:r w:rsidR="000269C2">
        <w:rPr>
          <w:rFonts w:ascii="Tahoma" w:hAnsi="Tahoma" w:cs="Tahoma"/>
        </w:rPr>
        <w:t>fibers</w:t>
      </w:r>
      <w:r w:rsidR="00710EDA">
        <w:rPr>
          <w:rFonts w:ascii="Tahoma" w:hAnsi="Tahoma" w:cs="Tahoma"/>
        </w:rPr>
        <w:t>. Running linearly through the tissue.</w:t>
      </w:r>
    </w:p>
    <w:p w14:paraId="514092E0" w14:textId="77777777" w:rsidR="00B67FEA" w:rsidRDefault="008E2EF8" w:rsidP="00D702D5">
      <w:pPr>
        <w:pStyle w:val="NormalWeb"/>
        <w:numPr>
          <w:ilvl w:val="0"/>
          <w:numId w:val="10"/>
        </w:numPr>
        <w:rPr>
          <w:rFonts w:ascii="Tahoma" w:hAnsi="Tahoma" w:cs="Tahoma"/>
        </w:rPr>
      </w:pPr>
      <w:r>
        <w:rPr>
          <w:rFonts w:ascii="Tahoma" w:hAnsi="Tahoma" w:cs="Tahoma"/>
        </w:rPr>
        <w:t xml:space="preserve">What features of the local site of repair would you expect to influence the outcome towards either of these endpoints? </w:t>
      </w:r>
    </w:p>
    <w:p w14:paraId="66DBCAC7" w14:textId="25D30826" w:rsidR="002D2EB4" w:rsidRDefault="0034726E" w:rsidP="00F34E12">
      <w:pPr>
        <w:pStyle w:val="ListParagraph"/>
        <w:ind w:left="1440"/>
        <w:rPr>
          <w:rFonts w:ascii="Tahoma" w:hAnsi="Tahoma" w:cs="Tahoma"/>
        </w:rPr>
      </w:pPr>
      <w:proofErr w:type="spellStart"/>
      <w:r>
        <w:rPr>
          <w:rFonts w:ascii="Tahoma" w:hAnsi="Tahoma" w:cs="Tahoma"/>
        </w:rPr>
        <w:t>Carticel</w:t>
      </w:r>
      <w:proofErr w:type="spellEnd"/>
      <w:r>
        <w:rPr>
          <w:rFonts w:ascii="Tahoma" w:hAnsi="Tahoma" w:cs="Tahoma"/>
        </w:rPr>
        <w:t xml:space="preserve"> is cultured autologous chondrocytes</w:t>
      </w:r>
      <w:r w:rsidR="004006B1">
        <w:rPr>
          <w:rFonts w:ascii="Tahoma" w:hAnsi="Tahoma" w:cs="Tahoma"/>
        </w:rPr>
        <w:t xml:space="preserve"> injected at the local site of repair</w:t>
      </w:r>
      <w:r w:rsidR="00E77142">
        <w:rPr>
          <w:rFonts w:ascii="Tahoma" w:hAnsi="Tahoma" w:cs="Tahoma"/>
        </w:rPr>
        <w:t xml:space="preserve">. Chondrocytes synthesize components such as collagen, glycoproteins, proteoglycans and hyaluronan. </w:t>
      </w:r>
      <w:r>
        <w:rPr>
          <w:rFonts w:ascii="Tahoma" w:hAnsi="Tahoma" w:cs="Tahoma"/>
        </w:rPr>
        <w:t xml:space="preserve"> </w:t>
      </w:r>
      <w:r w:rsidR="002D2EB4">
        <w:rPr>
          <w:rFonts w:ascii="Tahoma" w:hAnsi="Tahoma" w:cs="Tahoma"/>
        </w:rPr>
        <w:t xml:space="preserve">They are </w:t>
      </w:r>
      <w:r w:rsidR="008F786E">
        <w:rPr>
          <w:rFonts w:ascii="Tahoma" w:hAnsi="Tahoma" w:cs="Tahoma"/>
        </w:rPr>
        <w:t xml:space="preserve">also </w:t>
      </w:r>
      <w:r w:rsidR="002D2EB4">
        <w:rPr>
          <w:rFonts w:ascii="Tahoma" w:hAnsi="Tahoma" w:cs="Tahoma"/>
        </w:rPr>
        <w:t xml:space="preserve">mainly responsible for the production of the extracellular matrix that leads to </w:t>
      </w:r>
      <w:r w:rsidR="00D01F7D">
        <w:rPr>
          <w:rFonts w:ascii="Tahoma" w:hAnsi="Tahoma" w:cs="Tahoma"/>
        </w:rPr>
        <w:t xml:space="preserve">hyaline cartilage. </w:t>
      </w:r>
      <w:r w:rsidR="00D01F7D">
        <w:rPr>
          <w:rFonts w:ascii="Tahoma" w:hAnsi="Tahoma" w:cs="Tahoma"/>
        </w:rPr>
        <w:t xml:space="preserve">Hyaline cartilage results from the combination of type II collagen and proteoglycans present in a specific composition and organization </w:t>
      </w:r>
      <w:r w:rsidR="00D01F7D">
        <w:rPr>
          <w:rFonts w:ascii="Tahoma" w:hAnsi="Tahoma" w:cs="Tahoma"/>
        </w:rPr>
        <w:fldChar w:fldCharType="begin"/>
      </w:r>
      <w:r w:rsidR="00D01F7D">
        <w:rPr>
          <w:rFonts w:ascii="Tahoma" w:hAnsi="Tahoma" w:cs="Tahoma"/>
        </w:rPr>
        <w:instrText xml:space="preserve"> ADDIN ZOTERO_ITEM CSL_CITATION {"citationID":"WBVDfi2c","properties":{"formattedCitation":"(Armiento et al.)","plainCitation":"(Armiento et al.)","noteIndex":0},"citationItems":[{"id":5464,"uris":["http://zotero.org/users/7286058/items/INS7QZUD"],"itemData":{"id":5464,"type":"article-journal","abstract":"Once damaged, articular cartilage has a limited potential to repair. Clinically, a repair tissue is formed, yet, it is often mechanically inferior ﬁbrocartilage. The use of monolayer expanded versus naïve cells may explain one of the biggest discrepancies in mesenchymal stromal/stem cell (MSC) based cartilage regeneration. Namely, studies utilizing monolayer expanded MSCs, as indicated by numerous in vitro studies, report as a main limitation the induction of type X collagen and hypertrophy, a phenotype associated with endochondral bone formation. However, marrow stimulation and transfer studies report a mechanically inferior collagen I/II ﬁbrocartilage as the main outcome. Therefore, this review will highlight the collagen species produced during the different therapeutic approaches. New developments in scaffold design and delivery of therapeutic molecules will be described. Potential future directions towards clinical translation will be discussed. New delivery mechanisms are being developed and they offer new hope in targeted therapeutic delivery.","container-title":"Advanced Drug Delivery Reviews","DOI":"10.1016/j.addr.2018.12.015","ISSN":"0169409X","journalAbbreviation":"Advanced Drug Delivery Reviews","language":"en","page":"289-305","source":"DOI.org (Crossref)","title":"Articular fibrocartilage - Why does hyaline cartilage fail to repair?","URL":"https://linkinghub.elsevier.com/retrieve/pii/S0169409X18303193","volume":"146","author":[{"family":"Armiento","given":"Angela R."},{"family":"Alini","given":"Mauro"},{"family":"Stoddart","given":"Martin J."}],"accessed":{"date-parts":[["2022",11,16]]},"issued":{"date-parts":[["2019",6]]}}}],"schema":"https://github.com/citation-style-language/schema/raw/master/csl-citation.json"} </w:instrText>
      </w:r>
      <w:r w:rsidR="00D01F7D">
        <w:rPr>
          <w:rFonts w:ascii="Tahoma" w:hAnsi="Tahoma" w:cs="Tahoma"/>
        </w:rPr>
        <w:fldChar w:fldCharType="separate"/>
      </w:r>
      <w:r w:rsidR="00D01F7D">
        <w:rPr>
          <w:rFonts w:ascii="Tahoma" w:hAnsi="Tahoma" w:cs="Tahoma"/>
          <w:noProof/>
        </w:rPr>
        <w:t>(Armiento et al.)</w:t>
      </w:r>
      <w:r w:rsidR="00D01F7D">
        <w:rPr>
          <w:rFonts w:ascii="Tahoma" w:hAnsi="Tahoma" w:cs="Tahoma"/>
        </w:rPr>
        <w:fldChar w:fldCharType="end"/>
      </w:r>
      <w:r w:rsidR="00D01F7D">
        <w:rPr>
          <w:rFonts w:ascii="Tahoma" w:hAnsi="Tahoma" w:cs="Tahoma"/>
        </w:rPr>
        <w:t>.</w:t>
      </w:r>
    </w:p>
    <w:p w14:paraId="555648CA" w14:textId="55CFDD68" w:rsidR="002D2EB4" w:rsidRPr="00D01F7D" w:rsidRDefault="002D2EB4" w:rsidP="00D01F7D">
      <w:pPr>
        <w:pStyle w:val="ListParagraph"/>
        <w:ind w:left="1440"/>
        <w:rPr>
          <w:rFonts w:ascii="Tahoma" w:hAnsi="Tahoma" w:cs="Tahoma"/>
        </w:rPr>
      </w:pPr>
      <w:r>
        <w:rPr>
          <w:rFonts w:ascii="Tahoma" w:hAnsi="Tahoma" w:cs="Tahoma"/>
        </w:rPr>
        <w:t xml:space="preserve">Fibrocartilage </w:t>
      </w:r>
      <w:r w:rsidR="00D01F7D">
        <w:rPr>
          <w:rFonts w:ascii="Tahoma" w:hAnsi="Tahoma" w:cs="Tahoma"/>
        </w:rPr>
        <w:t xml:space="preserve">can </w:t>
      </w:r>
      <w:r>
        <w:rPr>
          <w:rFonts w:ascii="Tahoma" w:hAnsi="Tahoma" w:cs="Tahoma"/>
        </w:rPr>
        <w:t>develop at sites</w:t>
      </w:r>
      <w:r w:rsidR="008F786E">
        <w:rPr>
          <w:rFonts w:ascii="Tahoma" w:hAnsi="Tahoma" w:cs="Tahoma"/>
        </w:rPr>
        <w:t xml:space="preserve"> </w:t>
      </w:r>
      <w:r>
        <w:rPr>
          <w:rFonts w:ascii="Tahoma" w:hAnsi="Tahoma" w:cs="Tahoma"/>
        </w:rPr>
        <w:t xml:space="preserve">where entheses are subject to both shear and compressive. </w:t>
      </w:r>
      <w:r w:rsidR="008F786E">
        <w:rPr>
          <w:rFonts w:ascii="Tahoma" w:hAnsi="Tahoma" w:cs="Tahoma"/>
        </w:rPr>
        <w:t xml:space="preserve">They are present when chondrocytes express a higher level of type I collagen down-regulating the expression of type II collagen. </w:t>
      </w:r>
    </w:p>
    <w:p w14:paraId="780032C1" w14:textId="37D714AA" w:rsidR="008E2EF8" w:rsidRPr="00B67FEA" w:rsidRDefault="008E2EF8" w:rsidP="00B67FEA">
      <w:pPr>
        <w:pStyle w:val="NormalWeb"/>
        <w:numPr>
          <w:ilvl w:val="0"/>
          <w:numId w:val="10"/>
        </w:numPr>
        <w:rPr>
          <w:rFonts w:ascii="Tahoma" w:hAnsi="Tahoma" w:cs="Tahoma"/>
        </w:rPr>
      </w:pPr>
      <w:r w:rsidRPr="00B67FEA">
        <w:rPr>
          <w:rFonts w:ascii="Tahoma" w:hAnsi="Tahoma" w:cs="Tahoma"/>
        </w:rPr>
        <w:t>Are</w:t>
      </w:r>
      <w:r w:rsidR="00B67FEA" w:rsidRPr="00B67FEA">
        <w:rPr>
          <w:rFonts w:ascii="Tahoma" w:hAnsi="Tahoma" w:cs="Tahoma"/>
        </w:rPr>
        <w:t xml:space="preserve"> </w:t>
      </w:r>
      <w:r w:rsidRPr="00B67FEA">
        <w:rPr>
          <w:rFonts w:ascii="Tahoma" w:hAnsi="Tahoma" w:cs="Tahoma"/>
        </w:rPr>
        <w:t>there</w:t>
      </w:r>
      <w:r w:rsidR="00B67FEA" w:rsidRPr="00B67FEA">
        <w:rPr>
          <w:rFonts w:ascii="Tahoma" w:hAnsi="Tahoma" w:cs="Tahoma"/>
        </w:rPr>
        <w:t xml:space="preserve"> </w:t>
      </w:r>
      <w:r w:rsidRPr="00B67FEA">
        <w:rPr>
          <w:rFonts w:ascii="Tahoma" w:hAnsi="Tahoma" w:cs="Tahoma"/>
        </w:rPr>
        <w:t>any</w:t>
      </w:r>
      <w:r w:rsidR="00B67FEA" w:rsidRPr="00B67FEA">
        <w:rPr>
          <w:rFonts w:ascii="Tahoma" w:hAnsi="Tahoma" w:cs="Tahoma"/>
        </w:rPr>
        <w:t xml:space="preserve"> </w:t>
      </w:r>
      <w:r w:rsidRPr="00B67FEA">
        <w:rPr>
          <w:rFonts w:ascii="Tahoma" w:hAnsi="Tahoma" w:cs="Tahoma"/>
        </w:rPr>
        <w:t>elements</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you</w:t>
      </w:r>
      <w:r w:rsidR="00B67FEA" w:rsidRPr="00B67FEA">
        <w:rPr>
          <w:rFonts w:ascii="Tahoma" w:hAnsi="Tahoma" w:cs="Tahoma"/>
        </w:rPr>
        <w:t xml:space="preserve"> </w:t>
      </w:r>
      <w:r w:rsidRPr="00B67FEA">
        <w:rPr>
          <w:rFonts w:ascii="Tahoma" w:hAnsi="Tahoma" w:cs="Tahoma"/>
        </w:rPr>
        <w:t>could</w:t>
      </w:r>
      <w:r w:rsidR="00B67FEA" w:rsidRPr="00B67FEA">
        <w:rPr>
          <w:rFonts w:ascii="Tahoma" w:hAnsi="Tahoma" w:cs="Tahoma"/>
        </w:rPr>
        <w:t xml:space="preserve"> </w:t>
      </w:r>
      <w:r w:rsidRPr="00B67FEA">
        <w:rPr>
          <w:rFonts w:ascii="Tahoma" w:hAnsi="Tahoma" w:cs="Tahoma"/>
        </w:rPr>
        <w:t>add</w:t>
      </w:r>
      <w:r w:rsidR="00B67FEA" w:rsidRPr="00B67FEA">
        <w:rPr>
          <w:rFonts w:ascii="Tahoma" w:hAnsi="Tahoma" w:cs="Tahoma"/>
        </w:rPr>
        <w:t xml:space="preserve"> </w:t>
      </w:r>
      <w:r w:rsidRPr="00B67FEA">
        <w:rPr>
          <w:rFonts w:ascii="Tahoma" w:hAnsi="Tahoma" w:cs="Tahoma"/>
        </w:rPr>
        <w:t>to</w:t>
      </w:r>
      <w:r w:rsidR="00B67FEA" w:rsidRPr="00B67FEA">
        <w:rPr>
          <w:rFonts w:ascii="Tahoma" w:hAnsi="Tahoma" w:cs="Tahoma"/>
        </w:rPr>
        <w:t xml:space="preserve"> </w:t>
      </w:r>
      <w:r w:rsidRPr="00B67FEA">
        <w:rPr>
          <w:rFonts w:ascii="Tahoma" w:hAnsi="Tahoma" w:cs="Tahoma"/>
        </w:rPr>
        <w:t>the</w:t>
      </w:r>
      <w:r w:rsidR="00B67FEA" w:rsidRPr="00B67FEA">
        <w:rPr>
          <w:rFonts w:ascii="Tahoma" w:hAnsi="Tahoma" w:cs="Tahoma"/>
        </w:rPr>
        <w:t xml:space="preserve"> </w:t>
      </w:r>
      <w:r w:rsidRPr="00B67FEA">
        <w:rPr>
          <w:rFonts w:ascii="Tahoma" w:hAnsi="Tahoma" w:cs="Tahoma"/>
        </w:rPr>
        <w:t>cell</w:t>
      </w:r>
      <w:r w:rsidR="00B67FEA" w:rsidRPr="00B67FEA">
        <w:rPr>
          <w:rFonts w:ascii="Tahoma" w:hAnsi="Tahoma" w:cs="Tahoma"/>
        </w:rPr>
        <w:t xml:space="preserve"> </w:t>
      </w:r>
      <w:r w:rsidRPr="00B67FEA">
        <w:rPr>
          <w:rFonts w:ascii="Tahoma" w:hAnsi="Tahoma" w:cs="Tahoma"/>
        </w:rPr>
        <w:t>suspension</w:t>
      </w:r>
      <w:r w:rsidR="00B67FEA" w:rsidRPr="00B67FEA">
        <w:rPr>
          <w:rFonts w:ascii="Tahoma" w:hAnsi="Tahoma" w:cs="Tahoma"/>
        </w:rPr>
        <w:t xml:space="preserve"> </w:t>
      </w:r>
      <w:r w:rsidRPr="00B67FEA">
        <w:rPr>
          <w:rFonts w:ascii="Tahoma" w:hAnsi="Tahoma" w:cs="Tahoma"/>
        </w:rPr>
        <w:t>that</w:t>
      </w:r>
      <w:r w:rsidR="00B67FEA" w:rsidRPr="00B67FEA">
        <w:rPr>
          <w:rFonts w:ascii="Tahoma" w:hAnsi="Tahoma" w:cs="Tahoma"/>
        </w:rPr>
        <w:t xml:space="preserve"> </w:t>
      </w:r>
      <w:r w:rsidRPr="00B67FEA">
        <w:rPr>
          <w:rFonts w:ascii="Tahoma" w:hAnsi="Tahoma" w:cs="Tahoma"/>
        </w:rPr>
        <w:t>is</w:t>
      </w:r>
      <w:r w:rsidR="00B67FEA" w:rsidRPr="00B67FEA">
        <w:rPr>
          <w:rFonts w:ascii="Tahoma" w:hAnsi="Tahoma" w:cs="Tahoma"/>
        </w:rPr>
        <w:t xml:space="preserve"> </w:t>
      </w:r>
      <w:r w:rsidRPr="00B67FEA">
        <w:rPr>
          <w:rFonts w:ascii="Tahoma" w:hAnsi="Tahoma" w:cs="Tahoma"/>
        </w:rPr>
        <w:t xml:space="preserve">injected into the defect site, or to the surgical procedure used to deploy the cells, to increase the probability of the most desirable outcome? </w:t>
      </w:r>
    </w:p>
    <w:p w14:paraId="3BFAD1E2" w14:textId="7A0C1E9A" w:rsidR="001E6583" w:rsidRDefault="00E77142" w:rsidP="00F34E12">
      <w:pPr>
        <w:pStyle w:val="NormalWeb"/>
        <w:ind w:left="1800"/>
        <w:rPr>
          <w:rFonts w:ascii="Tahoma" w:hAnsi="Tahoma" w:cs="Tahoma"/>
        </w:rPr>
      </w:pPr>
      <w:r>
        <w:rPr>
          <w:rFonts w:ascii="Tahoma" w:hAnsi="Tahoma" w:cs="Tahoma"/>
        </w:rPr>
        <w:t xml:space="preserve">Chondrocytes are altered by </w:t>
      </w:r>
      <w:r w:rsidR="008B4849">
        <w:rPr>
          <w:rFonts w:ascii="Tahoma" w:hAnsi="Tahoma" w:cs="Tahoma"/>
        </w:rPr>
        <w:t>growth factors</w:t>
      </w:r>
      <w:r w:rsidR="00E01AE0">
        <w:rPr>
          <w:rFonts w:ascii="Tahoma" w:hAnsi="Tahoma" w:cs="Tahoma"/>
        </w:rPr>
        <w:t xml:space="preserve"> such as TGF-beta which stimulate</w:t>
      </w:r>
      <w:r w:rsidR="003D5ACB">
        <w:rPr>
          <w:rFonts w:ascii="Tahoma" w:hAnsi="Tahoma" w:cs="Tahoma"/>
        </w:rPr>
        <w:t>s</w:t>
      </w:r>
      <w:r w:rsidR="00E01AE0">
        <w:rPr>
          <w:rFonts w:ascii="Tahoma" w:hAnsi="Tahoma" w:cs="Tahoma"/>
        </w:rPr>
        <w:t xml:space="preserve"> the production of new cells and chondrogenesis.</w:t>
      </w:r>
      <w:r w:rsidR="00EC20DE">
        <w:rPr>
          <w:rFonts w:ascii="Tahoma" w:hAnsi="Tahoma" w:cs="Tahoma"/>
        </w:rPr>
        <w:t xml:space="preserve"> </w:t>
      </w:r>
      <w:r w:rsidR="001E6583">
        <w:rPr>
          <w:rFonts w:ascii="Tahoma" w:hAnsi="Tahoma" w:cs="Tahoma"/>
        </w:rPr>
        <w:t xml:space="preserve">The effects of BMP-2 </w:t>
      </w:r>
      <w:r w:rsidR="00B14BE8">
        <w:rPr>
          <w:rFonts w:ascii="Tahoma" w:hAnsi="Tahoma" w:cs="Tahoma"/>
        </w:rPr>
        <w:t>are</w:t>
      </w:r>
      <w:r w:rsidR="001E6583">
        <w:rPr>
          <w:rFonts w:ascii="Tahoma" w:hAnsi="Tahoma" w:cs="Tahoma"/>
        </w:rPr>
        <w:t xml:space="preserve"> similar to that of TGF-beta1 with increased ECM production and decreased expression of collagen type 1.</w:t>
      </w:r>
      <w:r w:rsidR="00B6593F">
        <w:rPr>
          <w:rFonts w:ascii="Tahoma" w:hAnsi="Tahoma" w:cs="Tahoma"/>
        </w:rPr>
        <w:t xml:space="preserve"> Chondrogenic differentiation is enhanced when IGF-1 and TGF-beta1 are used in combination.</w:t>
      </w:r>
      <w:r w:rsidR="0037047F">
        <w:rPr>
          <w:rFonts w:ascii="Tahoma" w:hAnsi="Tahoma" w:cs="Tahoma"/>
        </w:rPr>
        <w:t xml:space="preserve"> Other growth factors have been identified to be important during cartilage repair (VEGF, BMP, FGF, </w:t>
      </w:r>
      <w:proofErr w:type="spellStart"/>
      <w:r w:rsidR="0037047F">
        <w:rPr>
          <w:rFonts w:ascii="Tahoma" w:hAnsi="Tahoma" w:cs="Tahoma"/>
        </w:rPr>
        <w:t>Wnt</w:t>
      </w:r>
      <w:proofErr w:type="spellEnd"/>
      <w:r w:rsidR="0037047F">
        <w:rPr>
          <w:rFonts w:ascii="Tahoma" w:hAnsi="Tahoma" w:cs="Tahoma"/>
        </w:rPr>
        <w:t>)</w:t>
      </w:r>
      <w:r w:rsidR="00AB7BD7">
        <w:rPr>
          <w:rFonts w:ascii="Tahoma" w:hAnsi="Tahoma" w:cs="Tahoma"/>
        </w:rPr>
        <w:t xml:space="preserve"> </w:t>
      </w:r>
      <w:r w:rsidR="00AB7BD7">
        <w:rPr>
          <w:rFonts w:ascii="Tahoma" w:hAnsi="Tahoma" w:cs="Tahoma"/>
        </w:rPr>
        <w:fldChar w:fldCharType="begin"/>
      </w:r>
      <w:r w:rsidR="00AB7BD7">
        <w:rPr>
          <w:rFonts w:ascii="Tahoma" w:hAnsi="Tahoma" w:cs="Tahoma"/>
        </w:rPr>
        <w:instrText xml:space="preserve"> ADDIN ZOTERO_ITEM CSL_CITATION {"citationID":"DULQg39u","properties":{"formattedCitation":"(Fortier et al.)","plainCitation":"(Fortier et al.)","noteIndex":0},"citationItems":[{"id":5472,"uris":["http://zotero.org/users/7286058/items/4SUWM89N"],"itemData":{"id":5472,"type":"article-journal","abstract":"Background\nFull-thickness chondral defects and early osteoarthritis continue to present major challenges for the patient and the orthopaedic surgeon as a result of the limited healing potential of articular cartilage. The use of bioactive growth factors is under consideration as a potential therapy to enhance healing of chondral injuries and modify the arthritic disease process.\n\nQuestions/purposes\nWe reviewed the role of growth factors in articular cartilage repair and identified specific growth factors and combinations of growth factors that have the capacity to improve cartilage regeneration. Additionally, we discuss the potential use of platelet-rich plasma, autologous-conditioned serum, and bone marrow concentrate preparations as methods of combined growth factor delivery.\n\nMethods\nA PubMed search was performed using key words cartilage or chondrocyte alone and in combination with growth factor. The search was open for original manuscripts and review papers and open for all dates. From these searches we selected manuscripts investigating the effects of growth factors on extracellular matrix synthesis and excluded those investigating molecular mechanisms of action.\n\nResults\nBy modulating the local microenvironment, the anabolic and anticatabolic effects of a variety of growth factors have demonstrated potential in both in vitro and animal studies of cartilage injury and repair. Members of the transforming growth factor-β superfamily, fibroblast growth factor family, insulin-like growth factor-I, and platelet-derived growth factor have all been investigated as possible treatment augments in the management of chondral injuries and early arthritis.\n\nConclusions\nThe application of growth factors in the treatment of local cartilage defects as well as osteoarthritis appears promising; however, further research is needed at both the basic science and clinical levels before routine application.","container-title":"Clinical Orthopaedics and Related Research","DOI":"10.1007/s11999-011-1857-3","ISSN":"0009-921X","issue":"10","journalAbbreviation":"Clin Orthop Relat Res","note":"PMID: 21403984\nPMCID: PMC3171543","page":"2706-2715","source":"PubMed Central","title":"The Role of Growth Factors in Cartilage Repair","URL":"https://www.ncbi.nlm.nih.gov/pmc/articles/PMC3171543/","volume":"469","author":[{"family":"Fortier","given":"Lisa A."},{"family":"Barker","given":"Joseph U."},{"family":"Strauss","given":"Eric J."},{"family":"McCarrel","given":"Taralyn M."},{"family":"Cole","given":"Brian J."}],"accessed":{"date-parts":[["2022",11,17]]},"issued":{"date-parts":[["2011",10]]}}}],"schema":"https://github.com/citation-style-language/schema/raw/master/csl-citation.json"} </w:instrText>
      </w:r>
      <w:r w:rsidR="00AB7BD7">
        <w:rPr>
          <w:rFonts w:ascii="Tahoma" w:hAnsi="Tahoma" w:cs="Tahoma"/>
        </w:rPr>
        <w:fldChar w:fldCharType="separate"/>
      </w:r>
      <w:r w:rsidR="00AB7BD7">
        <w:rPr>
          <w:rFonts w:ascii="Tahoma" w:hAnsi="Tahoma" w:cs="Tahoma"/>
          <w:noProof/>
        </w:rPr>
        <w:t>(Fortier et al.)</w:t>
      </w:r>
      <w:r w:rsidR="00AB7BD7">
        <w:rPr>
          <w:rFonts w:ascii="Tahoma" w:hAnsi="Tahoma" w:cs="Tahoma"/>
        </w:rPr>
        <w:fldChar w:fldCharType="end"/>
      </w:r>
      <w:r w:rsidR="00AB7BD7">
        <w:rPr>
          <w:rFonts w:ascii="Tahoma" w:hAnsi="Tahoma" w:cs="Tahoma"/>
        </w:rPr>
        <w:t>.</w:t>
      </w:r>
    </w:p>
    <w:p w14:paraId="2692E849" w14:textId="11EC941D" w:rsidR="00B67FEA" w:rsidRDefault="00EC20DE" w:rsidP="00F34E12">
      <w:pPr>
        <w:pStyle w:val="NormalWeb"/>
        <w:ind w:left="1800"/>
        <w:rPr>
          <w:rFonts w:ascii="Tahoma" w:hAnsi="Tahoma" w:cs="Tahoma"/>
        </w:rPr>
      </w:pPr>
      <w:r>
        <w:rPr>
          <w:rFonts w:ascii="Tahoma" w:hAnsi="Tahoma" w:cs="Tahoma"/>
        </w:rPr>
        <w:t xml:space="preserve">In addition, </w:t>
      </w:r>
      <w:r w:rsidR="00A47625">
        <w:rPr>
          <w:rFonts w:ascii="Tahoma" w:hAnsi="Tahoma" w:cs="Tahoma"/>
        </w:rPr>
        <w:t xml:space="preserve">chemical, and mechanical cues like specific microgrooves patterns or other topological features of </w:t>
      </w:r>
      <w:r>
        <w:rPr>
          <w:rFonts w:ascii="Tahoma" w:hAnsi="Tahoma" w:cs="Tahoma"/>
        </w:rPr>
        <w:t>a 3D porous scaffold can i</w:t>
      </w:r>
      <w:r w:rsidR="00A47625">
        <w:rPr>
          <w:rFonts w:ascii="Tahoma" w:hAnsi="Tahoma" w:cs="Tahoma"/>
        </w:rPr>
        <w:t xml:space="preserve">nfluence </w:t>
      </w:r>
      <w:r w:rsidR="00937555">
        <w:rPr>
          <w:rFonts w:ascii="Tahoma" w:hAnsi="Tahoma" w:cs="Tahoma"/>
        </w:rPr>
        <w:t xml:space="preserve">the </w:t>
      </w:r>
      <w:r w:rsidR="00A47625">
        <w:rPr>
          <w:rFonts w:ascii="Tahoma" w:hAnsi="Tahoma" w:cs="Tahoma"/>
        </w:rPr>
        <w:t>aggregation of chondrocytes</w:t>
      </w:r>
      <w:r w:rsidR="007123F7">
        <w:rPr>
          <w:rFonts w:ascii="Tahoma" w:hAnsi="Tahoma" w:cs="Tahoma"/>
        </w:rPr>
        <w:t xml:space="preserve"> </w:t>
      </w:r>
      <w:r w:rsidR="00A47625">
        <w:rPr>
          <w:rFonts w:ascii="Tahoma" w:hAnsi="Tahoma" w:cs="Tahoma"/>
        </w:rPr>
        <w:t>increasing the</w:t>
      </w:r>
      <w:r w:rsidR="007123F7">
        <w:rPr>
          <w:rFonts w:ascii="Tahoma" w:hAnsi="Tahoma" w:cs="Tahoma"/>
        </w:rPr>
        <w:t xml:space="preserve"> success</w:t>
      </w:r>
      <w:r w:rsidR="00A47625">
        <w:rPr>
          <w:rFonts w:ascii="Tahoma" w:hAnsi="Tahoma" w:cs="Tahoma"/>
        </w:rPr>
        <w:t xml:space="preserve"> </w:t>
      </w:r>
      <w:r w:rsidR="007123F7">
        <w:rPr>
          <w:rFonts w:ascii="Tahoma" w:hAnsi="Tahoma" w:cs="Tahoma"/>
        </w:rPr>
        <w:t>of the cartilage repair</w:t>
      </w:r>
      <w:r w:rsidR="009E3898">
        <w:rPr>
          <w:rFonts w:ascii="Tahoma" w:hAnsi="Tahoma" w:cs="Tahoma"/>
        </w:rPr>
        <w:t xml:space="preserve"> </w:t>
      </w:r>
      <w:r w:rsidR="009E3898">
        <w:rPr>
          <w:rFonts w:ascii="Tahoma" w:hAnsi="Tahoma" w:cs="Tahoma"/>
        </w:rPr>
        <w:fldChar w:fldCharType="begin"/>
      </w:r>
      <w:r w:rsidR="009E3898">
        <w:rPr>
          <w:rFonts w:ascii="Tahoma" w:hAnsi="Tahoma" w:cs="Tahoma"/>
        </w:rPr>
        <w:instrText xml:space="preserve"> ADDIN ZOTERO_ITEM CSL_CITATION {"citationID":"zQB3dEnC","properties":{"formattedCitation":"(Nikkhah et al.)","plainCitation":"(Nikkhah et al.)","noteIndex":0},"citationItems":[{"id":4313,"uris":["http://zotero.org/users/7286058/items/F32H2X2T"],"itemData":{"id":4313,"type":"article-journal","abstract":"Cells in their in vivo microenvironment constantly encounter and respond to a multitude of signals. While the role of biochemical signals has long been appreciated, the importance of biophysical signals has only recently been investigated. Biophysical cues are presented in different forms including topography and mechanical stiffness imparted by the extracellular matrix and adjoining cells. Microfabrication technologies have allowed for the generation of biomaterials with microscale topographies to study the effect of biophysical cues on cellular function at the cellesubstrate interface. Topographies of different geometries and with varying microscale dimensions have been used to better understand cell adhesion, migration, and differentiation at the cellular and sub-cellular scales. Furthermore, quantiﬁcation of cellgenerated forces has been illustrated with micropillar topographies to shed light on the process of mechanotransduction. In this review, we highlight recent advances made in these areas and how they have been utilized for neural, cardiac, and musculoskeletal tissue engineering application.","container-title":"Biomaterials","DOI":"10.1016/j.biomaterials.2012.03.079","ISSN":"01429612","issue":"21","journalAbbreviation":"Biomaterials","language":"en","page":"5230-5246","source":"DOI.org (Crossref)","title":"Engineering microscale topographies to control the cell–substrate interface","URL":"https://linkinghub.elsevier.com/retrieve/pii/S0142961212003924","volume":"33","author":[{"family":"Nikkhah","given":"Mehdi"},{"family":"Edalat","given":"Faramarz"},{"family":"Manoucheri","given":"Sam"},{"family":"Khademhosseini","given":"Ali"}],"accessed":{"date-parts":[["2022",10,16]]},"issued":{"date-parts":[["2012",7]]}}}],"schema":"https://github.com/citation-style-language/schema/raw/master/csl-citation.json"} </w:instrText>
      </w:r>
      <w:r w:rsidR="009E3898">
        <w:rPr>
          <w:rFonts w:ascii="Tahoma" w:hAnsi="Tahoma" w:cs="Tahoma"/>
        </w:rPr>
        <w:fldChar w:fldCharType="separate"/>
      </w:r>
      <w:r w:rsidR="009E3898">
        <w:rPr>
          <w:rFonts w:ascii="Tahoma" w:hAnsi="Tahoma" w:cs="Tahoma"/>
          <w:noProof/>
        </w:rPr>
        <w:t>(Nikkhah et al.)</w:t>
      </w:r>
      <w:r w:rsidR="009E3898">
        <w:rPr>
          <w:rFonts w:ascii="Tahoma" w:hAnsi="Tahoma" w:cs="Tahoma"/>
        </w:rPr>
        <w:fldChar w:fldCharType="end"/>
      </w:r>
      <w:r w:rsidR="007123F7">
        <w:rPr>
          <w:rFonts w:ascii="Tahoma" w:hAnsi="Tahoma" w:cs="Tahoma"/>
        </w:rPr>
        <w:t xml:space="preserve">. </w:t>
      </w:r>
    </w:p>
    <w:p w14:paraId="3AA81B69" w14:textId="77777777" w:rsidR="008E2EF8" w:rsidRDefault="008E2EF8" w:rsidP="008E2EF8">
      <w:pPr>
        <w:pStyle w:val="NormalWeb"/>
        <w:numPr>
          <w:ilvl w:val="0"/>
          <w:numId w:val="9"/>
        </w:numPr>
        <w:rPr>
          <w:rFonts w:ascii="Tahoma" w:hAnsi="Tahoma" w:cs="Tahoma"/>
        </w:rPr>
      </w:pPr>
      <w:r>
        <w:rPr>
          <w:rFonts w:ascii="Tahoma" w:hAnsi="Tahoma" w:cs="Tahoma"/>
        </w:rPr>
        <w:t xml:space="preserve">The review article in your assigned reading this week was co-authored by our guest lecturer Dr. Yusuf Khan. It discusses the state-of-the-art in bone tissue engineering solutions as well as the future directions for this field. After watching lecture 2 and reading this article please provide a summary of bone tissue engineering approaches, tools, limitations and prospects. (350 words or less) </w:t>
      </w:r>
    </w:p>
    <w:p w14:paraId="5E306A60" w14:textId="77777777" w:rsidR="008E2EF8" w:rsidRDefault="008E2EF8" w:rsidP="008E2EF8">
      <w:pPr>
        <w:pStyle w:val="NormalWeb"/>
        <w:ind w:left="720"/>
        <w:rPr>
          <w:rFonts w:ascii="Tahoma" w:hAnsi="Tahoma" w:cs="Tahoma"/>
        </w:rPr>
      </w:pPr>
      <w:r>
        <w:rPr>
          <w:rFonts w:ascii="Tahoma" w:hAnsi="Tahoma" w:cs="Tahoma"/>
        </w:rPr>
        <w:lastRenderedPageBreak/>
        <w:t xml:space="preserve">AT THE END OF THE SUMMARY provide a paragraph comparing and contrasting approaches in bone tissue engineering to approaches in engineered skin grafts (300 words or less). </w:t>
      </w:r>
    </w:p>
    <w:p w14:paraId="10F5226E" w14:textId="00173BEC" w:rsidR="0088406F" w:rsidRDefault="0088406F">
      <w:r>
        <w:br w:type="page"/>
      </w:r>
      <w:r>
        <w:rPr>
          <w:noProof/>
        </w:rPr>
        <w:lastRenderedPageBreak/>
        <w:drawing>
          <wp:inline distT="0" distB="0" distL="0" distR="0" wp14:anchorId="166279B2" wp14:editId="51E28B6D">
            <wp:extent cx="5943600" cy="26968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2696845"/>
                    </a:xfrm>
                    <a:prstGeom prst="rect">
                      <a:avLst/>
                    </a:prstGeom>
                  </pic:spPr>
                </pic:pic>
              </a:graphicData>
            </a:graphic>
          </wp:inline>
        </w:drawing>
      </w:r>
    </w:p>
    <w:p w14:paraId="53B8B79D" w14:textId="77777777" w:rsidR="00EC1CB9" w:rsidRPr="008E2EF8" w:rsidRDefault="00EC1CB9" w:rsidP="008E2EF8"/>
    <w:sectPr w:rsidR="00EC1CB9" w:rsidRPr="008E2EF8" w:rsidSect="00B605E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9CC8BD" w14:textId="77777777" w:rsidR="00795896" w:rsidRDefault="00795896" w:rsidP="002E070F">
      <w:r>
        <w:separator/>
      </w:r>
    </w:p>
  </w:endnote>
  <w:endnote w:type="continuationSeparator" w:id="0">
    <w:p w14:paraId="6E19B550" w14:textId="77777777" w:rsidR="00795896" w:rsidRDefault="00795896" w:rsidP="002E07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B7C27E" w14:textId="77777777" w:rsidR="00795896" w:rsidRDefault="00795896" w:rsidP="002E070F">
      <w:r>
        <w:separator/>
      </w:r>
    </w:p>
  </w:footnote>
  <w:footnote w:type="continuationSeparator" w:id="0">
    <w:p w14:paraId="09C6B28B" w14:textId="77777777" w:rsidR="00795896" w:rsidRDefault="00795896" w:rsidP="002E070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CF3569"/>
    <w:multiLevelType w:val="hybridMultilevel"/>
    <w:tmpl w:val="FC587774"/>
    <w:lvl w:ilvl="0" w:tplc="80EC6632">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029B2C14"/>
    <w:multiLevelType w:val="hybridMultilevel"/>
    <w:tmpl w:val="8954C2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55B2C73"/>
    <w:multiLevelType w:val="hybridMultilevel"/>
    <w:tmpl w:val="2DE0535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390EF7"/>
    <w:multiLevelType w:val="hybridMultilevel"/>
    <w:tmpl w:val="954E7C4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16E20D9E"/>
    <w:multiLevelType w:val="multilevel"/>
    <w:tmpl w:val="C49ADAA2"/>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D3777BF"/>
    <w:multiLevelType w:val="hybridMultilevel"/>
    <w:tmpl w:val="FEF80F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42E57AE2"/>
    <w:multiLevelType w:val="hybridMultilevel"/>
    <w:tmpl w:val="15325CDE"/>
    <w:lvl w:ilvl="0" w:tplc="04090017">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3B63862"/>
    <w:multiLevelType w:val="hybridMultilevel"/>
    <w:tmpl w:val="962ECF2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5E9D010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7C48389F"/>
    <w:multiLevelType w:val="multilevel"/>
    <w:tmpl w:val="3536A472"/>
    <w:lvl w:ilvl="0">
      <w:start w:val="1"/>
      <w:numFmt w:val="decimal"/>
      <w:lvlText w:val="%1."/>
      <w:lvlJc w:val="left"/>
      <w:pPr>
        <w:tabs>
          <w:tab w:val="num" w:pos="720"/>
        </w:tabs>
        <w:ind w:left="720" w:hanging="360"/>
      </w:pPr>
    </w:lvl>
    <w:lvl w:ilvl="1">
      <w:start w:val="2"/>
      <w:numFmt w:val="decimal"/>
      <w:lvlText w:val="%2."/>
      <w:lvlJc w:val="left"/>
      <w:pPr>
        <w:tabs>
          <w:tab w:val="num" w:pos="1440"/>
        </w:tabs>
        <w:ind w:left="1440" w:hanging="360"/>
      </w:pPr>
    </w:lvl>
    <w:lvl w:ilvl="2">
      <w:start w:val="2"/>
      <w:numFmt w:val="lowerLetter"/>
      <w:lvlText w:val="%3."/>
      <w:lvlJc w:val="left"/>
      <w:pPr>
        <w:ind w:left="2160" w:hanging="360"/>
      </w:pPr>
      <w:rPr>
        <w:rFonts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0101493">
    <w:abstractNumId w:val="8"/>
  </w:num>
  <w:num w:numId="2" w16cid:durableId="880021419">
    <w:abstractNumId w:val="6"/>
  </w:num>
  <w:num w:numId="3" w16cid:durableId="1477333763">
    <w:abstractNumId w:val="7"/>
  </w:num>
  <w:num w:numId="4" w16cid:durableId="614799014">
    <w:abstractNumId w:val="5"/>
  </w:num>
  <w:num w:numId="5" w16cid:durableId="1499078273">
    <w:abstractNumId w:val="1"/>
  </w:num>
  <w:num w:numId="6" w16cid:durableId="409736330">
    <w:abstractNumId w:val="3"/>
  </w:num>
  <w:num w:numId="7" w16cid:durableId="1946696052">
    <w:abstractNumId w:val="4"/>
  </w:num>
  <w:num w:numId="8" w16cid:durableId="1811901406">
    <w:abstractNumId w:val="2"/>
  </w:num>
  <w:num w:numId="9" w16cid:durableId="241836389">
    <w:abstractNumId w:val="9"/>
  </w:num>
  <w:num w:numId="10" w16cid:durableId="1185364430">
    <w:abstractNumId w:val="0"/>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68E3"/>
    <w:rsid w:val="000008DA"/>
    <w:rsid w:val="00000D68"/>
    <w:rsid w:val="000015D0"/>
    <w:rsid w:val="00003897"/>
    <w:rsid w:val="00003F01"/>
    <w:rsid w:val="00013E0C"/>
    <w:rsid w:val="000146F7"/>
    <w:rsid w:val="0002148A"/>
    <w:rsid w:val="00022025"/>
    <w:rsid w:val="0002429D"/>
    <w:rsid w:val="00025213"/>
    <w:rsid w:val="000262A1"/>
    <w:rsid w:val="000269C2"/>
    <w:rsid w:val="00027CC8"/>
    <w:rsid w:val="00030CEC"/>
    <w:rsid w:val="00032BB2"/>
    <w:rsid w:val="00034C5A"/>
    <w:rsid w:val="000358C5"/>
    <w:rsid w:val="00040441"/>
    <w:rsid w:val="0004406D"/>
    <w:rsid w:val="000452E3"/>
    <w:rsid w:val="00046382"/>
    <w:rsid w:val="000551E9"/>
    <w:rsid w:val="00056471"/>
    <w:rsid w:val="00065E1A"/>
    <w:rsid w:val="00067A4C"/>
    <w:rsid w:val="00067EEF"/>
    <w:rsid w:val="00071AA2"/>
    <w:rsid w:val="0007399A"/>
    <w:rsid w:val="00074F71"/>
    <w:rsid w:val="00075054"/>
    <w:rsid w:val="000753BB"/>
    <w:rsid w:val="000768FB"/>
    <w:rsid w:val="00077C65"/>
    <w:rsid w:val="0008220C"/>
    <w:rsid w:val="00082CED"/>
    <w:rsid w:val="00084653"/>
    <w:rsid w:val="000852C6"/>
    <w:rsid w:val="000855DB"/>
    <w:rsid w:val="0008659D"/>
    <w:rsid w:val="00086E12"/>
    <w:rsid w:val="0009026F"/>
    <w:rsid w:val="000922BE"/>
    <w:rsid w:val="00094045"/>
    <w:rsid w:val="000943F5"/>
    <w:rsid w:val="00094CA9"/>
    <w:rsid w:val="000959D7"/>
    <w:rsid w:val="00096B06"/>
    <w:rsid w:val="000A3896"/>
    <w:rsid w:val="000A4465"/>
    <w:rsid w:val="000A4A4A"/>
    <w:rsid w:val="000A52E2"/>
    <w:rsid w:val="000C06F6"/>
    <w:rsid w:val="000C13BC"/>
    <w:rsid w:val="000C3BE4"/>
    <w:rsid w:val="000C476B"/>
    <w:rsid w:val="000C5FA2"/>
    <w:rsid w:val="000C7EBD"/>
    <w:rsid w:val="000D314C"/>
    <w:rsid w:val="000E00DE"/>
    <w:rsid w:val="000E0A1F"/>
    <w:rsid w:val="000E0E1B"/>
    <w:rsid w:val="000E11C1"/>
    <w:rsid w:val="000E1514"/>
    <w:rsid w:val="000E45AA"/>
    <w:rsid w:val="000E69AF"/>
    <w:rsid w:val="000E7DB4"/>
    <w:rsid w:val="000F08CE"/>
    <w:rsid w:val="000F5E33"/>
    <w:rsid w:val="00103108"/>
    <w:rsid w:val="00113460"/>
    <w:rsid w:val="00120768"/>
    <w:rsid w:val="00120D4F"/>
    <w:rsid w:val="0012117B"/>
    <w:rsid w:val="001216FC"/>
    <w:rsid w:val="00124878"/>
    <w:rsid w:val="00130402"/>
    <w:rsid w:val="00130CAE"/>
    <w:rsid w:val="00131693"/>
    <w:rsid w:val="00132617"/>
    <w:rsid w:val="00132916"/>
    <w:rsid w:val="00133871"/>
    <w:rsid w:val="00133CA8"/>
    <w:rsid w:val="001349F0"/>
    <w:rsid w:val="001433F3"/>
    <w:rsid w:val="00145665"/>
    <w:rsid w:val="001467DC"/>
    <w:rsid w:val="001532A6"/>
    <w:rsid w:val="00157F07"/>
    <w:rsid w:val="001639B7"/>
    <w:rsid w:val="00164B30"/>
    <w:rsid w:val="00164E84"/>
    <w:rsid w:val="001710F0"/>
    <w:rsid w:val="00171CB9"/>
    <w:rsid w:val="00171DEE"/>
    <w:rsid w:val="001721AD"/>
    <w:rsid w:val="00173222"/>
    <w:rsid w:val="00173AFC"/>
    <w:rsid w:val="0017511E"/>
    <w:rsid w:val="00176408"/>
    <w:rsid w:val="001767B5"/>
    <w:rsid w:val="00182E7C"/>
    <w:rsid w:val="00182FA8"/>
    <w:rsid w:val="00183C3E"/>
    <w:rsid w:val="001849D6"/>
    <w:rsid w:val="00186354"/>
    <w:rsid w:val="00186AF1"/>
    <w:rsid w:val="001872DF"/>
    <w:rsid w:val="00191849"/>
    <w:rsid w:val="00193271"/>
    <w:rsid w:val="001A0D6F"/>
    <w:rsid w:val="001A13DD"/>
    <w:rsid w:val="001A5F29"/>
    <w:rsid w:val="001A7676"/>
    <w:rsid w:val="001B13F5"/>
    <w:rsid w:val="001B2DF8"/>
    <w:rsid w:val="001C09C4"/>
    <w:rsid w:val="001C2819"/>
    <w:rsid w:val="001C32E9"/>
    <w:rsid w:val="001C345F"/>
    <w:rsid w:val="001D0017"/>
    <w:rsid w:val="001D19A9"/>
    <w:rsid w:val="001D2AB5"/>
    <w:rsid w:val="001D2E08"/>
    <w:rsid w:val="001D4BEB"/>
    <w:rsid w:val="001D4CE5"/>
    <w:rsid w:val="001D63D7"/>
    <w:rsid w:val="001E328E"/>
    <w:rsid w:val="001E6583"/>
    <w:rsid w:val="001F14CB"/>
    <w:rsid w:val="001F190C"/>
    <w:rsid w:val="001F462C"/>
    <w:rsid w:val="001F4D65"/>
    <w:rsid w:val="00211C07"/>
    <w:rsid w:val="00213154"/>
    <w:rsid w:val="002137EA"/>
    <w:rsid w:val="00224A0F"/>
    <w:rsid w:val="00224B78"/>
    <w:rsid w:val="00226AEB"/>
    <w:rsid w:val="00234E31"/>
    <w:rsid w:val="002360CB"/>
    <w:rsid w:val="00236DEF"/>
    <w:rsid w:val="0024320C"/>
    <w:rsid w:val="0024332A"/>
    <w:rsid w:val="0024576B"/>
    <w:rsid w:val="002472E2"/>
    <w:rsid w:val="00250728"/>
    <w:rsid w:val="00252666"/>
    <w:rsid w:val="002551D7"/>
    <w:rsid w:val="002559CB"/>
    <w:rsid w:val="00255DFE"/>
    <w:rsid w:val="0025644F"/>
    <w:rsid w:val="002578EB"/>
    <w:rsid w:val="00257EB0"/>
    <w:rsid w:val="0026221A"/>
    <w:rsid w:val="00263D32"/>
    <w:rsid w:val="00264584"/>
    <w:rsid w:val="00267FE5"/>
    <w:rsid w:val="00272519"/>
    <w:rsid w:val="002730A7"/>
    <w:rsid w:val="002745F9"/>
    <w:rsid w:val="00276F24"/>
    <w:rsid w:val="00280C6C"/>
    <w:rsid w:val="00281BFE"/>
    <w:rsid w:val="00282321"/>
    <w:rsid w:val="00283E7F"/>
    <w:rsid w:val="00284473"/>
    <w:rsid w:val="002903D2"/>
    <w:rsid w:val="00291F5B"/>
    <w:rsid w:val="0029639B"/>
    <w:rsid w:val="002964F2"/>
    <w:rsid w:val="002A0E23"/>
    <w:rsid w:val="002A22EA"/>
    <w:rsid w:val="002A248C"/>
    <w:rsid w:val="002A3E6C"/>
    <w:rsid w:val="002B27C4"/>
    <w:rsid w:val="002B2B83"/>
    <w:rsid w:val="002B2C33"/>
    <w:rsid w:val="002B36A4"/>
    <w:rsid w:val="002B4BA4"/>
    <w:rsid w:val="002B5674"/>
    <w:rsid w:val="002C30A0"/>
    <w:rsid w:val="002C374E"/>
    <w:rsid w:val="002C4EF2"/>
    <w:rsid w:val="002C7126"/>
    <w:rsid w:val="002C7EAB"/>
    <w:rsid w:val="002D2EB4"/>
    <w:rsid w:val="002D381C"/>
    <w:rsid w:val="002D419A"/>
    <w:rsid w:val="002D61A5"/>
    <w:rsid w:val="002E070F"/>
    <w:rsid w:val="002E244A"/>
    <w:rsid w:val="002E3A9C"/>
    <w:rsid w:val="002E417C"/>
    <w:rsid w:val="002E54C6"/>
    <w:rsid w:val="002E6140"/>
    <w:rsid w:val="002E6585"/>
    <w:rsid w:val="002E7983"/>
    <w:rsid w:val="002F06AB"/>
    <w:rsid w:val="002F793E"/>
    <w:rsid w:val="003011AF"/>
    <w:rsid w:val="00303FAE"/>
    <w:rsid w:val="00305164"/>
    <w:rsid w:val="003157DB"/>
    <w:rsid w:val="00316CD2"/>
    <w:rsid w:val="00317718"/>
    <w:rsid w:val="00320C7A"/>
    <w:rsid w:val="00325D13"/>
    <w:rsid w:val="00327E82"/>
    <w:rsid w:val="0033041E"/>
    <w:rsid w:val="00331261"/>
    <w:rsid w:val="00337B60"/>
    <w:rsid w:val="00342AB7"/>
    <w:rsid w:val="0034372D"/>
    <w:rsid w:val="00343CA4"/>
    <w:rsid w:val="0034726E"/>
    <w:rsid w:val="00347703"/>
    <w:rsid w:val="003507EF"/>
    <w:rsid w:val="00350F17"/>
    <w:rsid w:val="00352DD0"/>
    <w:rsid w:val="00353287"/>
    <w:rsid w:val="0035347A"/>
    <w:rsid w:val="003570A9"/>
    <w:rsid w:val="00360500"/>
    <w:rsid w:val="00360EAA"/>
    <w:rsid w:val="00362450"/>
    <w:rsid w:val="00366CE5"/>
    <w:rsid w:val="003677B7"/>
    <w:rsid w:val="0037047F"/>
    <w:rsid w:val="00371ED0"/>
    <w:rsid w:val="003720A6"/>
    <w:rsid w:val="00374200"/>
    <w:rsid w:val="00374278"/>
    <w:rsid w:val="00374CEB"/>
    <w:rsid w:val="003768B4"/>
    <w:rsid w:val="0038442A"/>
    <w:rsid w:val="00390245"/>
    <w:rsid w:val="00392025"/>
    <w:rsid w:val="0039404F"/>
    <w:rsid w:val="003A0BAD"/>
    <w:rsid w:val="003B21CD"/>
    <w:rsid w:val="003B3B19"/>
    <w:rsid w:val="003B780C"/>
    <w:rsid w:val="003B78E7"/>
    <w:rsid w:val="003C0CC9"/>
    <w:rsid w:val="003C2A5D"/>
    <w:rsid w:val="003C6827"/>
    <w:rsid w:val="003C6BEC"/>
    <w:rsid w:val="003D3461"/>
    <w:rsid w:val="003D41F9"/>
    <w:rsid w:val="003D54F7"/>
    <w:rsid w:val="003D5ACB"/>
    <w:rsid w:val="003D694C"/>
    <w:rsid w:val="003D7DB4"/>
    <w:rsid w:val="003D7E3F"/>
    <w:rsid w:val="003D7F0A"/>
    <w:rsid w:val="003E0400"/>
    <w:rsid w:val="003E1467"/>
    <w:rsid w:val="003E1A01"/>
    <w:rsid w:val="003E303F"/>
    <w:rsid w:val="003E3B30"/>
    <w:rsid w:val="003E7205"/>
    <w:rsid w:val="003F7C6D"/>
    <w:rsid w:val="004006B1"/>
    <w:rsid w:val="00401212"/>
    <w:rsid w:val="00403F56"/>
    <w:rsid w:val="004051DB"/>
    <w:rsid w:val="0040799F"/>
    <w:rsid w:val="004108F0"/>
    <w:rsid w:val="00415849"/>
    <w:rsid w:val="004166DC"/>
    <w:rsid w:val="004258E0"/>
    <w:rsid w:val="004319C8"/>
    <w:rsid w:val="00431C7C"/>
    <w:rsid w:val="00436E2F"/>
    <w:rsid w:val="004377F0"/>
    <w:rsid w:val="00441338"/>
    <w:rsid w:val="004449FA"/>
    <w:rsid w:val="00444D37"/>
    <w:rsid w:val="004452A2"/>
    <w:rsid w:val="00446B2C"/>
    <w:rsid w:val="0045128B"/>
    <w:rsid w:val="0045357A"/>
    <w:rsid w:val="00456D81"/>
    <w:rsid w:val="004573B4"/>
    <w:rsid w:val="00457C58"/>
    <w:rsid w:val="00460514"/>
    <w:rsid w:val="004665CE"/>
    <w:rsid w:val="0047139E"/>
    <w:rsid w:val="004756CC"/>
    <w:rsid w:val="00475F47"/>
    <w:rsid w:val="004761B1"/>
    <w:rsid w:val="0047709F"/>
    <w:rsid w:val="00480775"/>
    <w:rsid w:val="00481492"/>
    <w:rsid w:val="00481CDD"/>
    <w:rsid w:val="00485623"/>
    <w:rsid w:val="0048678F"/>
    <w:rsid w:val="00490B26"/>
    <w:rsid w:val="00493F25"/>
    <w:rsid w:val="004946F6"/>
    <w:rsid w:val="004967F6"/>
    <w:rsid w:val="004A645C"/>
    <w:rsid w:val="004B1BA6"/>
    <w:rsid w:val="004B3199"/>
    <w:rsid w:val="004B3251"/>
    <w:rsid w:val="004B45B7"/>
    <w:rsid w:val="004B7319"/>
    <w:rsid w:val="004C24E3"/>
    <w:rsid w:val="004C2C97"/>
    <w:rsid w:val="004C3DB8"/>
    <w:rsid w:val="004C7AF0"/>
    <w:rsid w:val="004C7EF3"/>
    <w:rsid w:val="004D0207"/>
    <w:rsid w:val="004D0783"/>
    <w:rsid w:val="004D53F0"/>
    <w:rsid w:val="004D6864"/>
    <w:rsid w:val="004E12B2"/>
    <w:rsid w:val="004E57C0"/>
    <w:rsid w:val="004E5A60"/>
    <w:rsid w:val="004F1EAE"/>
    <w:rsid w:val="004F2CE4"/>
    <w:rsid w:val="004F373F"/>
    <w:rsid w:val="004F3F2E"/>
    <w:rsid w:val="004F45DC"/>
    <w:rsid w:val="00500940"/>
    <w:rsid w:val="005040BB"/>
    <w:rsid w:val="00505AEB"/>
    <w:rsid w:val="00506551"/>
    <w:rsid w:val="005100B6"/>
    <w:rsid w:val="00510DA9"/>
    <w:rsid w:val="00513ACF"/>
    <w:rsid w:val="00513C03"/>
    <w:rsid w:val="00513D7C"/>
    <w:rsid w:val="00520396"/>
    <w:rsid w:val="005204CE"/>
    <w:rsid w:val="00520655"/>
    <w:rsid w:val="00520728"/>
    <w:rsid w:val="00520948"/>
    <w:rsid w:val="005209F2"/>
    <w:rsid w:val="005226CD"/>
    <w:rsid w:val="0052314F"/>
    <w:rsid w:val="005231AE"/>
    <w:rsid w:val="00530D67"/>
    <w:rsid w:val="00532A6A"/>
    <w:rsid w:val="00535653"/>
    <w:rsid w:val="0053759F"/>
    <w:rsid w:val="00540ECF"/>
    <w:rsid w:val="005444D6"/>
    <w:rsid w:val="0054652B"/>
    <w:rsid w:val="005508C9"/>
    <w:rsid w:val="00551BB1"/>
    <w:rsid w:val="00551FFD"/>
    <w:rsid w:val="005527A7"/>
    <w:rsid w:val="00556C54"/>
    <w:rsid w:val="0056699F"/>
    <w:rsid w:val="0057329E"/>
    <w:rsid w:val="0057440A"/>
    <w:rsid w:val="005767D9"/>
    <w:rsid w:val="00577543"/>
    <w:rsid w:val="00584742"/>
    <w:rsid w:val="00584C2D"/>
    <w:rsid w:val="0059090B"/>
    <w:rsid w:val="00590F2E"/>
    <w:rsid w:val="00592748"/>
    <w:rsid w:val="00593539"/>
    <w:rsid w:val="00594DA6"/>
    <w:rsid w:val="00596091"/>
    <w:rsid w:val="005A1DAD"/>
    <w:rsid w:val="005A2446"/>
    <w:rsid w:val="005A598C"/>
    <w:rsid w:val="005A5D44"/>
    <w:rsid w:val="005B0D91"/>
    <w:rsid w:val="005B29F3"/>
    <w:rsid w:val="005B48A7"/>
    <w:rsid w:val="005B5E98"/>
    <w:rsid w:val="005C397A"/>
    <w:rsid w:val="005C3A46"/>
    <w:rsid w:val="005D01AE"/>
    <w:rsid w:val="005D21AE"/>
    <w:rsid w:val="005D72EF"/>
    <w:rsid w:val="005E019D"/>
    <w:rsid w:val="005E0C3B"/>
    <w:rsid w:val="005E1937"/>
    <w:rsid w:val="005E1A8C"/>
    <w:rsid w:val="005E465E"/>
    <w:rsid w:val="005E5352"/>
    <w:rsid w:val="005E5441"/>
    <w:rsid w:val="005E75E0"/>
    <w:rsid w:val="005F01BF"/>
    <w:rsid w:val="005F113D"/>
    <w:rsid w:val="005F2E92"/>
    <w:rsid w:val="005F3084"/>
    <w:rsid w:val="005F465F"/>
    <w:rsid w:val="00600213"/>
    <w:rsid w:val="006019B2"/>
    <w:rsid w:val="00602D58"/>
    <w:rsid w:val="00607517"/>
    <w:rsid w:val="006153AE"/>
    <w:rsid w:val="00615669"/>
    <w:rsid w:val="00616E78"/>
    <w:rsid w:val="0061792F"/>
    <w:rsid w:val="006179D9"/>
    <w:rsid w:val="00623A61"/>
    <w:rsid w:val="006269E1"/>
    <w:rsid w:val="0062794E"/>
    <w:rsid w:val="00634E75"/>
    <w:rsid w:val="006420D2"/>
    <w:rsid w:val="0064382E"/>
    <w:rsid w:val="00643CC8"/>
    <w:rsid w:val="00646C5D"/>
    <w:rsid w:val="00647C18"/>
    <w:rsid w:val="00654567"/>
    <w:rsid w:val="00660D56"/>
    <w:rsid w:val="00662F38"/>
    <w:rsid w:val="00663D7C"/>
    <w:rsid w:val="00671154"/>
    <w:rsid w:val="00672F10"/>
    <w:rsid w:val="00684FFD"/>
    <w:rsid w:val="00685A1C"/>
    <w:rsid w:val="00686207"/>
    <w:rsid w:val="006874D2"/>
    <w:rsid w:val="006914CD"/>
    <w:rsid w:val="00692036"/>
    <w:rsid w:val="00693C78"/>
    <w:rsid w:val="006951B1"/>
    <w:rsid w:val="00696C06"/>
    <w:rsid w:val="00697225"/>
    <w:rsid w:val="006A1CCF"/>
    <w:rsid w:val="006A2925"/>
    <w:rsid w:val="006A2F19"/>
    <w:rsid w:val="006A3445"/>
    <w:rsid w:val="006A37C6"/>
    <w:rsid w:val="006A464B"/>
    <w:rsid w:val="006A64E4"/>
    <w:rsid w:val="006B1AEA"/>
    <w:rsid w:val="006B35B7"/>
    <w:rsid w:val="006B4B85"/>
    <w:rsid w:val="006B5527"/>
    <w:rsid w:val="006C0BF9"/>
    <w:rsid w:val="006C0EEC"/>
    <w:rsid w:val="006C1030"/>
    <w:rsid w:val="006C35E4"/>
    <w:rsid w:val="006C47CB"/>
    <w:rsid w:val="006D0D94"/>
    <w:rsid w:val="006D0DF7"/>
    <w:rsid w:val="006D2E68"/>
    <w:rsid w:val="006D5E5C"/>
    <w:rsid w:val="006D5E77"/>
    <w:rsid w:val="006E0111"/>
    <w:rsid w:val="006F0713"/>
    <w:rsid w:val="006F407F"/>
    <w:rsid w:val="006F542B"/>
    <w:rsid w:val="006F5C5F"/>
    <w:rsid w:val="006F64F5"/>
    <w:rsid w:val="00701AB1"/>
    <w:rsid w:val="00701BAF"/>
    <w:rsid w:val="00702D80"/>
    <w:rsid w:val="00703949"/>
    <w:rsid w:val="00703DF1"/>
    <w:rsid w:val="007043E8"/>
    <w:rsid w:val="00704935"/>
    <w:rsid w:val="00710EDA"/>
    <w:rsid w:val="007123F7"/>
    <w:rsid w:val="00713184"/>
    <w:rsid w:val="0071620F"/>
    <w:rsid w:val="00717AD8"/>
    <w:rsid w:val="0072021E"/>
    <w:rsid w:val="00723A4D"/>
    <w:rsid w:val="00730D87"/>
    <w:rsid w:val="0073476A"/>
    <w:rsid w:val="00737893"/>
    <w:rsid w:val="00741701"/>
    <w:rsid w:val="00745A42"/>
    <w:rsid w:val="00746CFC"/>
    <w:rsid w:val="00747E52"/>
    <w:rsid w:val="00754C61"/>
    <w:rsid w:val="007614CB"/>
    <w:rsid w:val="00761562"/>
    <w:rsid w:val="00762754"/>
    <w:rsid w:val="00764E0A"/>
    <w:rsid w:val="0076777A"/>
    <w:rsid w:val="0077098A"/>
    <w:rsid w:val="00770A60"/>
    <w:rsid w:val="00775544"/>
    <w:rsid w:val="00780B0C"/>
    <w:rsid w:val="00782643"/>
    <w:rsid w:val="007833C4"/>
    <w:rsid w:val="00791017"/>
    <w:rsid w:val="00791CE6"/>
    <w:rsid w:val="00792EFD"/>
    <w:rsid w:val="00795896"/>
    <w:rsid w:val="00796BE5"/>
    <w:rsid w:val="00796F91"/>
    <w:rsid w:val="007977C8"/>
    <w:rsid w:val="007A5512"/>
    <w:rsid w:val="007A5B10"/>
    <w:rsid w:val="007A79DC"/>
    <w:rsid w:val="007B05FF"/>
    <w:rsid w:val="007B1CAB"/>
    <w:rsid w:val="007B3328"/>
    <w:rsid w:val="007B4ED4"/>
    <w:rsid w:val="007B68C5"/>
    <w:rsid w:val="007B7384"/>
    <w:rsid w:val="007C09BF"/>
    <w:rsid w:val="007C1DDA"/>
    <w:rsid w:val="007C27B3"/>
    <w:rsid w:val="007C2BE4"/>
    <w:rsid w:val="007D0075"/>
    <w:rsid w:val="007D3273"/>
    <w:rsid w:val="007D3436"/>
    <w:rsid w:val="007D3BC3"/>
    <w:rsid w:val="007D5010"/>
    <w:rsid w:val="007D57CD"/>
    <w:rsid w:val="007D5E49"/>
    <w:rsid w:val="007D7356"/>
    <w:rsid w:val="007E4779"/>
    <w:rsid w:val="007E4A90"/>
    <w:rsid w:val="007E4C23"/>
    <w:rsid w:val="007E5DE7"/>
    <w:rsid w:val="007E635F"/>
    <w:rsid w:val="007F1B9C"/>
    <w:rsid w:val="007F369D"/>
    <w:rsid w:val="007F50EE"/>
    <w:rsid w:val="008002AA"/>
    <w:rsid w:val="0080304B"/>
    <w:rsid w:val="00810748"/>
    <w:rsid w:val="00813CE4"/>
    <w:rsid w:val="00816933"/>
    <w:rsid w:val="008310FF"/>
    <w:rsid w:val="008362A9"/>
    <w:rsid w:val="008364C5"/>
    <w:rsid w:val="00837BC8"/>
    <w:rsid w:val="00841A52"/>
    <w:rsid w:val="00845052"/>
    <w:rsid w:val="00847755"/>
    <w:rsid w:val="00851759"/>
    <w:rsid w:val="00852FC0"/>
    <w:rsid w:val="008546C6"/>
    <w:rsid w:val="0085520A"/>
    <w:rsid w:val="00857393"/>
    <w:rsid w:val="0085750E"/>
    <w:rsid w:val="00862ACE"/>
    <w:rsid w:val="0086429E"/>
    <w:rsid w:val="00866E99"/>
    <w:rsid w:val="0087001F"/>
    <w:rsid w:val="00870DB8"/>
    <w:rsid w:val="00872985"/>
    <w:rsid w:val="00872F24"/>
    <w:rsid w:val="00873E4B"/>
    <w:rsid w:val="00874888"/>
    <w:rsid w:val="00874DAA"/>
    <w:rsid w:val="00874E72"/>
    <w:rsid w:val="0087555E"/>
    <w:rsid w:val="00876A83"/>
    <w:rsid w:val="008831D7"/>
    <w:rsid w:val="00883334"/>
    <w:rsid w:val="00883E4F"/>
    <w:rsid w:val="0088406F"/>
    <w:rsid w:val="00885628"/>
    <w:rsid w:val="00890CD0"/>
    <w:rsid w:val="00892376"/>
    <w:rsid w:val="008924EE"/>
    <w:rsid w:val="008929F6"/>
    <w:rsid w:val="00894E05"/>
    <w:rsid w:val="00896784"/>
    <w:rsid w:val="00897CBD"/>
    <w:rsid w:val="00897DD4"/>
    <w:rsid w:val="008A4289"/>
    <w:rsid w:val="008A50F6"/>
    <w:rsid w:val="008A5B73"/>
    <w:rsid w:val="008A7E7A"/>
    <w:rsid w:val="008B29A2"/>
    <w:rsid w:val="008B4849"/>
    <w:rsid w:val="008B7ED7"/>
    <w:rsid w:val="008B7FC8"/>
    <w:rsid w:val="008C134D"/>
    <w:rsid w:val="008C41A9"/>
    <w:rsid w:val="008D481D"/>
    <w:rsid w:val="008D76F6"/>
    <w:rsid w:val="008E2EF8"/>
    <w:rsid w:val="008E3800"/>
    <w:rsid w:val="008E4FB1"/>
    <w:rsid w:val="008E65DF"/>
    <w:rsid w:val="008E6B12"/>
    <w:rsid w:val="008F0EB7"/>
    <w:rsid w:val="008F1617"/>
    <w:rsid w:val="008F4046"/>
    <w:rsid w:val="008F4980"/>
    <w:rsid w:val="008F786E"/>
    <w:rsid w:val="008F7908"/>
    <w:rsid w:val="009054F7"/>
    <w:rsid w:val="00911C3E"/>
    <w:rsid w:val="00912143"/>
    <w:rsid w:val="00913E6C"/>
    <w:rsid w:val="00916976"/>
    <w:rsid w:val="009169B0"/>
    <w:rsid w:val="00921C3E"/>
    <w:rsid w:val="00924313"/>
    <w:rsid w:val="00927981"/>
    <w:rsid w:val="00931656"/>
    <w:rsid w:val="00933046"/>
    <w:rsid w:val="009353C9"/>
    <w:rsid w:val="009359F7"/>
    <w:rsid w:val="00935D1E"/>
    <w:rsid w:val="00937555"/>
    <w:rsid w:val="0093764E"/>
    <w:rsid w:val="00937AF0"/>
    <w:rsid w:val="00937E05"/>
    <w:rsid w:val="00940E90"/>
    <w:rsid w:val="0094203E"/>
    <w:rsid w:val="00943121"/>
    <w:rsid w:val="00947316"/>
    <w:rsid w:val="00951F66"/>
    <w:rsid w:val="00954894"/>
    <w:rsid w:val="00954BC1"/>
    <w:rsid w:val="00955238"/>
    <w:rsid w:val="0095574C"/>
    <w:rsid w:val="009568FE"/>
    <w:rsid w:val="00960D3E"/>
    <w:rsid w:val="00962F6A"/>
    <w:rsid w:val="009654D0"/>
    <w:rsid w:val="00965663"/>
    <w:rsid w:val="009725B0"/>
    <w:rsid w:val="00972B2C"/>
    <w:rsid w:val="009747BB"/>
    <w:rsid w:val="0097631A"/>
    <w:rsid w:val="00981216"/>
    <w:rsid w:val="009816F9"/>
    <w:rsid w:val="00985496"/>
    <w:rsid w:val="00990BB1"/>
    <w:rsid w:val="00992E78"/>
    <w:rsid w:val="0099386F"/>
    <w:rsid w:val="009959AD"/>
    <w:rsid w:val="00997905"/>
    <w:rsid w:val="009A019C"/>
    <w:rsid w:val="009A063D"/>
    <w:rsid w:val="009A13C1"/>
    <w:rsid w:val="009A15A9"/>
    <w:rsid w:val="009A446B"/>
    <w:rsid w:val="009A53A5"/>
    <w:rsid w:val="009A6755"/>
    <w:rsid w:val="009B0866"/>
    <w:rsid w:val="009B355D"/>
    <w:rsid w:val="009B3ADF"/>
    <w:rsid w:val="009B3B89"/>
    <w:rsid w:val="009B3DBE"/>
    <w:rsid w:val="009B4032"/>
    <w:rsid w:val="009B4215"/>
    <w:rsid w:val="009B5C07"/>
    <w:rsid w:val="009B5C7C"/>
    <w:rsid w:val="009B68D9"/>
    <w:rsid w:val="009C7E28"/>
    <w:rsid w:val="009D0A48"/>
    <w:rsid w:val="009D1829"/>
    <w:rsid w:val="009D4617"/>
    <w:rsid w:val="009D59C7"/>
    <w:rsid w:val="009E3898"/>
    <w:rsid w:val="009E3CE7"/>
    <w:rsid w:val="009E5120"/>
    <w:rsid w:val="009F1301"/>
    <w:rsid w:val="009F1B6D"/>
    <w:rsid w:val="009F1FBF"/>
    <w:rsid w:val="009F2ADC"/>
    <w:rsid w:val="009F4D90"/>
    <w:rsid w:val="009F54F6"/>
    <w:rsid w:val="009F6AC6"/>
    <w:rsid w:val="00A00348"/>
    <w:rsid w:val="00A016D8"/>
    <w:rsid w:val="00A02332"/>
    <w:rsid w:val="00A02F42"/>
    <w:rsid w:val="00A034C4"/>
    <w:rsid w:val="00A0697B"/>
    <w:rsid w:val="00A1315A"/>
    <w:rsid w:val="00A2327F"/>
    <w:rsid w:val="00A25E91"/>
    <w:rsid w:val="00A31654"/>
    <w:rsid w:val="00A3312F"/>
    <w:rsid w:val="00A403E8"/>
    <w:rsid w:val="00A43398"/>
    <w:rsid w:val="00A46CD1"/>
    <w:rsid w:val="00A47625"/>
    <w:rsid w:val="00A53DCF"/>
    <w:rsid w:val="00A53EF2"/>
    <w:rsid w:val="00A53F11"/>
    <w:rsid w:val="00A64215"/>
    <w:rsid w:val="00A65539"/>
    <w:rsid w:val="00A81640"/>
    <w:rsid w:val="00A906D1"/>
    <w:rsid w:val="00A9254A"/>
    <w:rsid w:val="00A93073"/>
    <w:rsid w:val="00A95A89"/>
    <w:rsid w:val="00A9649F"/>
    <w:rsid w:val="00AA3202"/>
    <w:rsid w:val="00AA4CE6"/>
    <w:rsid w:val="00AA4E15"/>
    <w:rsid w:val="00AA6155"/>
    <w:rsid w:val="00AA6D43"/>
    <w:rsid w:val="00AB0343"/>
    <w:rsid w:val="00AB13F4"/>
    <w:rsid w:val="00AB50D4"/>
    <w:rsid w:val="00AB685E"/>
    <w:rsid w:val="00AB799E"/>
    <w:rsid w:val="00AB7BD7"/>
    <w:rsid w:val="00AC15EE"/>
    <w:rsid w:val="00AC26A0"/>
    <w:rsid w:val="00AC3801"/>
    <w:rsid w:val="00AC5723"/>
    <w:rsid w:val="00AC57A2"/>
    <w:rsid w:val="00AC6E92"/>
    <w:rsid w:val="00AC7C55"/>
    <w:rsid w:val="00AD1FEB"/>
    <w:rsid w:val="00AD4D92"/>
    <w:rsid w:val="00AD7F14"/>
    <w:rsid w:val="00AE2234"/>
    <w:rsid w:val="00AE53A1"/>
    <w:rsid w:val="00AE76B9"/>
    <w:rsid w:val="00AF01EE"/>
    <w:rsid w:val="00AF237C"/>
    <w:rsid w:val="00AF528D"/>
    <w:rsid w:val="00AF5FC2"/>
    <w:rsid w:val="00AF6ED6"/>
    <w:rsid w:val="00B07934"/>
    <w:rsid w:val="00B14BE8"/>
    <w:rsid w:val="00B210F1"/>
    <w:rsid w:val="00B250F1"/>
    <w:rsid w:val="00B33276"/>
    <w:rsid w:val="00B35365"/>
    <w:rsid w:val="00B35810"/>
    <w:rsid w:val="00B36B63"/>
    <w:rsid w:val="00B37035"/>
    <w:rsid w:val="00B40FFD"/>
    <w:rsid w:val="00B41BD2"/>
    <w:rsid w:val="00B431F0"/>
    <w:rsid w:val="00B44776"/>
    <w:rsid w:val="00B47675"/>
    <w:rsid w:val="00B50F4B"/>
    <w:rsid w:val="00B51696"/>
    <w:rsid w:val="00B52CC9"/>
    <w:rsid w:val="00B5436D"/>
    <w:rsid w:val="00B54C38"/>
    <w:rsid w:val="00B556BE"/>
    <w:rsid w:val="00B603CD"/>
    <w:rsid w:val="00B605EB"/>
    <w:rsid w:val="00B61FC7"/>
    <w:rsid w:val="00B6593F"/>
    <w:rsid w:val="00B67FEA"/>
    <w:rsid w:val="00B70299"/>
    <w:rsid w:val="00B71F75"/>
    <w:rsid w:val="00B72286"/>
    <w:rsid w:val="00B75C73"/>
    <w:rsid w:val="00B768E3"/>
    <w:rsid w:val="00B82019"/>
    <w:rsid w:val="00B824CC"/>
    <w:rsid w:val="00B83C75"/>
    <w:rsid w:val="00B847C1"/>
    <w:rsid w:val="00B851FC"/>
    <w:rsid w:val="00B86780"/>
    <w:rsid w:val="00B87240"/>
    <w:rsid w:val="00B875C2"/>
    <w:rsid w:val="00B9318A"/>
    <w:rsid w:val="00B9440D"/>
    <w:rsid w:val="00B94A92"/>
    <w:rsid w:val="00B978BA"/>
    <w:rsid w:val="00BA0B8B"/>
    <w:rsid w:val="00BA7004"/>
    <w:rsid w:val="00BB2519"/>
    <w:rsid w:val="00BB6BE5"/>
    <w:rsid w:val="00BC3CA8"/>
    <w:rsid w:val="00BC44F4"/>
    <w:rsid w:val="00BD074E"/>
    <w:rsid w:val="00BD1DCF"/>
    <w:rsid w:val="00BD2107"/>
    <w:rsid w:val="00BD34D7"/>
    <w:rsid w:val="00BD7820"/>
    <w:rsid w:val="00BE0200"/>
    <w:rsid w:val="00BE1CC9"/>
    <w:rsid w:val="00BE5100"/>
    <w:rsid w:val="00BE5EB4"/>
    <w:rsid w:val="00BF0180"/>
    <w:rsid w:val="00BF2870"/>
    <w:rsid w:val="00BF4485"/>
    <w:rsid w:val="00BF7297"/>
    <w:rsid w:val="00C01A3E"/>
    <w:rsid w:val="00C02A38"/>
    <w:rsid w:val="00C02AE8"/>
    <w:rsid w:val="00C031A0"/>
    <w:rsid w:val="00C045A0"/>
    <w:rsid w:val="00C0549E"/>
    <w:rsid w:val="00C103AA"/>
    <w:rsid w:val="00C135A9"/>
    <w:rsid w:val="00C15ADA"/>
    <w:rsid w:val="00C1617F"/>
    <w:rsid w:val="00C17379"/>
    <w:rsid w:val="00C21687"/>
    <w:rsid w:val="00C22A19"/>
    <w:rsid w:val="00C22DDF"/>
    <w:rsid w:val="00C22F8B"/>
    <w:rsid w:val="00C242BC"/>
    <w:rsid w:val="00C246FD"/>
    <w:rsid w:val="00C253C7"/>
    <w:rsid w:val="00C27521"/>
    <w:rsid w:val="00C27DC1"/>
    <w:rsid w:val="00C30432"/>
    <w:rsid w:val="00C34317"/>
    <w:rsid w:val="00C364C1"/>
    <w:rsid w:val="00C367E6"/>
    <w:rsid w:val="00C36C04"/>
    <w:rsid w:val="00C40234"/>
    <w:rsid w:val="00C40696"/>
    <w:rsid w:val="00C40AEB"/>
    <w:rsid w:val="00C40BD9"/>
    <w:rsid w:val="00C451BB"/>
    <w:rsid w:val="00C47105"/>
    <w:rsid w:val="00C4770B"/>
    <w:rsid w:val="00C4797A"/>
    <w:rsid w:val="00C53A24"/>
    <w:rsid w:val="00C612A3"/>
    <w:rsid w:val="00C7004D"/>
    <w:rsid w:val="00C74A6B"/>
    <w:rsid w:val="00C82FF9"/>
    <w:rsid w:val="00C834A3"/>
    <w:rsid w:val="00C85A9E"/>
    <w:rsid w:val="00C86923"/>
    <w:rsid w:val="00C86FBE"/>
    <w:rsid w:val="00C87976"/>
    <w:rsid w:val="00C87E50"/>
    <w:rsid w:val="00C91677"/>
    <w:rsid w:val="00C91FD7"/>
    <w:rsid w:val="00C9272B"/>
    <w:rsid w:val="00C92E33"/>
    <w:rsid w:val="00C93FB7"/>
    <w:rsid w:val="00C955F7"/>
    <w:rsid w:val="00C95D93"/>
    <w:rsid w:val="00CA0BE2"/>
    <w:rsid w:val="00CA1B72"/>
    <w:rsid w:val="00CA361A"/>
    <w:rsid w:val="00CA5589"/>
    <w:rsid w:val="00CA6752"/>
    <w:rsid w:val="00CB0678"/>
    <w:rsid w:val="00CB09C7"/>
    <w:rsid w:val="00CB2611"/>
    <w:rsid w:val="00CB2D7A"/>
    <w:rsid w:val="00CB5247"/>
    <w:rsid w:val="00CB541B"/>
    <w:rsid w:val="00CC152B"/>
    <w:rsid w:val="00CC509A"/>
    <w:rsid w:val="00CC55FC"/>
    <w:rsid w:val="00CC6570"/>
    <w:rsid w:val="00CC7E08"/>
    <w:rsid w:val="00CD0BD7"/>
    <w:rsid w:val="00CD1AF9"/>
    <w:rsid w:val="00CD51FD"/>
    <w:rsid w:val="00CD6F84"/>
    <w:rsid w:val="00CE0346"/>
    <w:rsid w:val="00CE0C35"/>
    <w:rsid w:val="00CE137A"/>
    <w:rsid w:val="00CE399C"/>
    <w:rsid w:val="00CF628D"/>
    <w:rsid w:val="00D01224"/>
    <w:rsid w:val="00D01F7D"/>
    <w:rsid w:val="00D0581C"/>
    <w:rsid w:val="00D059A4"/>
    <w:rsid w:val="00D0623C"/>
    <w:rsid w:val="00D06593"/>
    <w:rsid w:val="00D068C1"/>
    <w:rsid w:val="00D06B04"/>
    <w:rsid w:val="00D1257F"/>
    <w:rsid w:val="00D13A2F"/>
    <w:rsid w:val="00D220A2"/>
    <w:rsid w:val="00D268FC"/>
    <w:rsid w:val="00D277E4"/>
    <w:rsid w:val="00D278EB"/>
    <w:rsid w:val="00D306C4"/>
    <w:rsid w:val="00D30E62"/>
    <w:rsid w:val="00D32106"/>
    <w:rsid w:val="00D3507D"/>
    <w:rsid w:val="00D41170"/>
    <w:rsid w:val="00D43F2A"/>
    <w:rsid w:val="00D4440A"/>
    <w:rsid w:val="00D45632"/>
    <w:rsid w:val="00D47DBF"/>
    <w:rsid w:val="00D47E80"/>
    <w:rsid w:val="00D51C57"/>
    <w:rsid w:val="00D560D2"/>
    <w:rsid w:val="00D568F0"/>
    <w:rsid w:val="00D56F80"/>
    <w:rsid w:val="00D619D5"/>
    <w:rsid w:val="00D64A1B"/>
    <w:rsid w:val="00D65210"/>
    <w:rsid w:val="00D65CC8"/>
    <w:rsid w:val="00D67FF3"/>
    <w:rsid w:val="00D702D5"/>
    <w:rsid w:val="00D70476"/>
    <w:rsid w:val="00D7138E"/>
    <w:rsid w:val="00D752B4"/>
    <w:rsid w:val="00D755DC"/>
    <w:rsid w:val="00D763C6"/>
    <w:rsid w:val="00D824A0"/>
    <w:rsid w:val="00D82744"/>
    <w:rsid w:val="00D8345B"/>
    <w:rsid w:val="00D8365B"/>
    <w:rsid w:val="00D84E91"/>
    <w:rsid w:val="00D853F1"/>
    <w:rsid w:val="00D87557"/>
    <w:rsid w:val="00D92C4E"/>
    <w:rsid w:val="00D92D5A"/>
    <w:rsid w:val="00D9456B"/>
    <w:rsid w:val="00D94E9B"/>
    <w:rsid w:val="00D95D3D"/>
    <w:rsid w:val="00D977C0"/>
    <w:rsid w:val="00DA0EED"/>
    <w:rsid w:val="00DA2458"/>
    <w:rsid w:val="00DA288C"/>
    <w:rsid w:val="00DA4C2A"/>
    <w:rsid w:val="00DA59FC"/>
    <w:rsid w:val="00DA705E"/>
    <w:rsid w:val="00DA7213"/>
    <w:rsid w:val="00DB1B2D"/>
    <w:rsid w:val="00DB1BE0"/>
    <w:rsid w:val="00DB3A54"/>
    <w:rsid w:val="00DB51BE"/>
    <w:rsid w:val="00DB70CD"/>
    <w:rsid w:val="00DB70DF"/>
    <w:rsid w:val="00DB74FE"/>
    <w:rsid w:val="00DC10ED"/>
    <w:rsid w:val="00DC24AE"/>
    <w:rsid w:val="00DC3BD4"/>
    <w:rsid w:val="00DC43B7"/>
    <w:rsid w:val="00DC48F3"/>
    <w:rsid w:val="00DC62CA"/>
    <w:rsid w:val="00DC74BA"/>
    <w:rsid w:val="00DC7AA8"/>
    <w:rsid w:val="00DD21F5"/>
    <w:rsid w:val="00DD23E8"/>
    <w:rsid w:val="00DD7183"/>
    <w:rsid w:val="00DE19BF"/>
    <w:rsid w:val="00DE41F0"/>
    <w:rsid w:val="00DE4C0E"/>
    <w:rsid w:val="00DE581A"/>
    <w:rsid w:val="00DE7DC3"/>
    <w:rsid w:val="00DF4654"/>
    <w:rsid w:val="00DF6F9D"/>
    <w:rsid w:val="00DF7C32"/>
    <w:rsid w:val="00E01AE0"/>
    <w:rsid w:val="00E023FA"/>
    <w:rsid w:val="00E03BA9"/>
    <w:rsid w:val="00E03FBA"/>
    <w:rsid w:val="00E04723"/>
    <w:rsid w:val="00E06577"/>
    <w:rsid w:val="00E07395"/>
    <w:rsid w:val="00E07B2D"/>
    <w:rsid w:val="00E07E32"/>
    <w:rsid w:val="00E12447"/>
    <w:rsid w:val="00E12B65"/>
    <w:rsid w:val="00E136DF"/>
    <w:rsid w:val="00E1431B"/>
    <w:rsid w:val="00E14E1F"/>
    <w:rsid w:val="00E163BB"/>
    <w:rsid w:val="00E2350B"/>
    <w:rsid w:val="00E2400D"/>
    <w:rsid w:val="00E25247"/>
    <w:rsid w:val="00E253C2"/>
    <w:rsid w:val="00E26E3C"/>
    <w:rsid w:val="00E27C15"/>
    <w:rsid w:val="00E32707"/>
    <w:rsid w:val="00E328AE"/>
    <w:rsid w:val="00E34D29"/>
    <w:rsid w:val="00E3798D"/>
    <w:rsid w:val="00E4256B"/>
    <w:rsid w:val="00E4316B"/>
    <w:rsid w:val="00E46083"/>
    <w:rsid w:val="00E50427"/>
    <w:rsid w:val="00E50D3B"/>
    <w:rsid w:val="00E515A8"/>
    <w:rsid w:val="00E540B6"/>
    <w:rsid w:val="00E54B83"/>
    <w:rsid w:val="00E56EE8"/>
    <w:rsid w:val="00E57640"/>
    <w:rsid w:val="00E62A6B"/>
    <w:rsid w:val="00E63BA5"/>
    <w:rsid w:val="00E643C6"/>
    <w:rsid w:val="00E65D76"/>
    <w:rsid w:val="00E672C6"/>
    <w:rsid w:val="00E77142"/>
    <w:rsid w:val="00E77D11"/>
    <w:rsid w:val="00E83D21"/>
    <w:rsid w:val="00E83DE1"/>
    <w:rsid w:val="00E8570E"/>
    <w:rsid w:val="00E913DD"/>
    <w:rsid w:val="00E932FE"/>
    <w:rsid w:val="00E95F31"/>
    <w:rsid w:val="00E969E1"/>
    <w:rsid w:val="00EA25B8"/>
    <w:rsid w:val="00EA2950"/>
    <w:rsid w:val="00EA2F9C"/>
    <w:rsid w:val="00EA7FC5"/>
    <w:rsid w:val="00EB0875"/>
    <w:rsid w:val="00EB5939"/>
    <w:rsid w:val="00EB779E"/>
    <w:rsid w:val="00EC17A1"/>
    <w:rsid w:val="00EC1CB9"/>
    <w:rsid w:val="00EC20DE"/>
    <w:rsid w:val="00EC30E8"/>
    <w:rsid w:val="00EC3BBD"/>
    <w:rsid w:val="00EC3E79"/>
    <w:rsid w:val="00EC4E16"/>
    <w:rsid w:val="00EC6491"/>
    <w:rsid w:val="00ED0CF8"/>
    <w:rsid w:val="00ED0F69"/>
    <w:rsid w:val="00ED100F"/>
    <w:rsid w:val="00ED2024"/>
    <w:rsid w:val="00ED299C"/>
    <w:rsid w:val="00ED46CF"/>
    <w:rsid w:val="00EE3CB1"/>
    <w:rsid w:val="00EE5525"/>
    <w:rsid w:val="00EE569C"/>
    <w:rsid w:val="00EF017E"/>
    <w:rsid w:val="00EF123C"/>
    <w:rsid w:val="00EF1A9D"/>
    <w:rsid w:val="00F02DC1"/>
    <w:rsid w:val="00F03F63"/>
    <w:rsid w:val="00F043E4"/>
    <w:rsid w:val="00F07552"/>
    <w:rsid w:val="00F11B8C"/>
    <w:rsid w:val="00F11BBF"/>
    <w:rsid w:val="00F133DC"/>
    <w:rsid w:val="00F14993"/>
    <w:rsid w:val="00F153F4"/>
    <w:rsid w:val="00F162F1"/>
    <w:rsid w:val="00F16886"/>
    <w:rsid w:val="00F20F79"/>
    <w:rsid w:val="00F21BDE"/>
    <w:rsid w:val="00F22FB9"/>
    <w:rsid w:val="00F24085"/>
    <w:rsid w:val="00F257E4"/>
    <w:rsid w:val="00F278DC"/>
    <w:rsid w:val="00F326CA"/>
    <w:rsid w:val="00F34E12"/>
    <w:rsid w:val="00F34F7E"/>
    <w:rsid w:val="00F3539F"/>
    <w:rsid w:val="00F35BE2"/>
    <w:rsid w:val="00F41547"/>
    <w:rsid w:val="00F4225B"/>
    <w:rsid w:val="00F429D3"/>
    <w:rsid w:val="00F43731"/>
    <w:rsid w:val="00F443F2"/>
    <w:rsid w:val="00F52D7D"/>
    <w:rsid w:val="00F53586"/>
    <w:rsid w:val="00F5423A"/>
    <w:rsid w:val="00F55C70"/>
    <w:rsid w:val="00F56F59"/>
    <w:rsid w:val="00F64A1F"/>
    <w:rsid w:val="00F64B98"/>
    <w:rsid w:val="00F65648"/>
    <w:rsid w:val="00F720AB"/>
    <w:rsid w:val="00F843AF"/>
    <w:rsid w:val="00F85EA7"/>
    <w:rsid w:val="00F85ECF"/>
    <w:rsid w:val="00F8673E"/>
    <w:rsid w:val="00F8774E"/>
    <w:rsid w:val="00F87A6D"/>
    <w:rsid w:val="00F966A2"/>
    <w:rsid w:val="00F97D92"/>
    <w:rsid w:val="00FA2ECC"/>
    <w:rsid w:val="00FA4D4A"/>
    <w:rsid w:val="00FA67FD"/>
    <w:rsid w:val="00FB0770"/>
    <w:rsid w:val="00FB0A48"/>
    <w:rsid w:val="00FB0FF1"/>
    <w:rsid w:val="00FB2D12"/>
    <w:rsid w:val="00FB641F"/>
    <w:rsid w:val="00FB78DE"/>
    <w:rsid w:val="00FC2314"/>
    <w:rsid w:val="00FC3334"/>
    <w:rsid w:val="00FC627C"/>
    <w:rsid w:val="00FD0B32"/>
    <w:rsid w:val="00FD5356"/>
    <w:rsid w:val="00FD711E"/>
    <w:rsid w:val="00FD75B3"/>
    <w:rsid w:val="00FE1AAA"/>
    <w:rsid w:val="00FE4B7E"/>
    <w:rsid w:val="00FE57DB"/>
    <w:rsid w:val="00FF19DC"/>
    <w:rsid w:val="00FF3149"/>
    <w:rsid w:val="00FF6001"/>
    <w:rsid w:val="00FF76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8AF6BF"/>
  <w15:chartTrackingRefBased/>
  <w15:docId w15:val="{6E2A7725-790E-2E48-88B5-952080364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19BF"/>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82643"/>
    <w:pPr>
      <w:spacing w:before="100" w:beforeAutospacing="1" w:after="100" w:afterAutospacing="1"/>
    </w:pPr>
  </w:style>
  <w:style w:type="table" w:styleId="TableGrid">
    <w:name w:val="Table Grid"/>
    <w:basedOn w:val="TableNormal"/>
    <w:uiPriority w:val="39"/>
    <w:rsid w:val="00103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F64F5"/>
    <w:pPr>
      <w:ind w:left="720"/>
      <w:contextualSpacing/>
    </w:pPr>
    <w:rPr>
      <w:rFonts w:asciiTheme="minorHAnsi" w:eastAsiaTheme="minorHAnsi" w:hAnsiTheme="minorHAnsi" w:cstheme="minorBidi"/>
    </w:rPr>
  </w:style>
  <w:style w:type="character" w:styleId="CommentReference">
    <w:name w:val="annotation reference"/>
    <w:basedOn w:val="DefaultParagraphFont"/>
    <w:uiPriority w:val="99"/>
    <w:semiHidden/>
    <w:unhideWhenUsed/>
    <w:rsid w:val="00F22FB9"/>
    <w:rPr>
      <w:sz w:val="16"/>
      <w:szCs w:val="16"/>
    </w:rPr>
  </w:style>
  <w:style w:type="paragraph" w:styleId="CommentText">
    <w:name w:val="annotation text"/>
    <w:basedOn w:val="Normal"/>
    <w:link w:val="CommentTextChar"/>
    <w:uiPriority w:val="99"/>
    <w:semiHidden/>
    <w:unhideWhenUsed/>
    <w:rsid w:val="00F22FB9"/>
    <w:rPr>
      <w:sz w:val="20"/>
      <w:szCs w:val="20"/>
    </w:rPr>
  </w:style>
  <w:style w:type="character" w:customStyle="1" w:styleId="CommentTextChar">
    <w:name w:val="Comment Text Char"/>
    <w:basedOn w:val="DefaultParagraphFont"/>
    <w:link w:val="CommentText"/>
    <w:uiPriority w:val="99"/>
    <w:semiHidden/>
    <w:rsid w:val="00F22FB9"/>
    <w:rPr>
      <w:sz w:val="20"/>
      <w:szCs w:val="20"/>
    </w:rPr>
  </w:style>
  <w:style w:type="paragraph" w:styleId="CommentSubject">
    <w:name w:val="annotation subject"/>
    <w:basedOn w:val="CommentText"/>
    <w:next w:val="CommentText"/>
    <w:link w:val="CommentSubjectChar"/>
    <w:uiPriority w:val="99"/>
    <w:semiHidden/>
    <w:unhideWhenUsed/>
    <w:rsid w:val="00F22FB9"/>
    <w:rPr>
      <w:b/>
      <w:bCs/>
    </w:rPr>
  </w:style>
  <w:style w:type="character" w:customStyle="1" w:styleId="CommentSubjectChar">
    <w:name w:val="Comment Subject Char"/>
    <w:basedOn w:val="CommentTextChar"/>
    <w:link w:val="CommentSubject"/>
    <w:uiPriority w:val="99"/>
    <w:semiHidden/>
    <w:rsid w:val="00F22FB9"/>
    <w:rPr>
      <w:b/>
      <w:bCs/>
      <w:sz w:val="20"/>
      <w:szCs w:val="20"/>
    </w:rPr>
  </w:style>
  <w:style w:type="paragraph" w:styleId="FootnoteText">
    <w:name w:val="footnote text"/>
    <w:basedOn w:val="Normal"/>
    <w:link w:val="FootnoteTextChar"/>
    <w:uiPriority w:val="99"/>
    <w:semiHidden/>
    <w:unhideWhenUsed/>
    <w:rsid w:val="002E070F"/>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2E070F"/>
    <w:rPr>
      <w:sz w:val="20"/>
      <w:szCs w:val="20"/>
    </w:rPr>
  </w:style>
  <w:style w:type="character" w:styleId="FootnoteReference">
    <w:name w:val="footnote reference"/>
    <w:basedOn w:val="DefaultParagraphFont"/>
    <w:uiPriority w:val="99"/>
    <w:semiHidden/>
    <w:unhideWhenUsed/>
    <w:rsid w:val="002E070F"/>
    <w:rPr>
      <w:vertAlign w:val="superscript"/>
    </w:rPr>
  </w:style>
  <w:style w:type="paragraph" w:styleId="Bibliography">
    <w:name w:val="Bibliography"/>
    <w:basedOn w:val="Normal"/>
    <w:next w:val="Normal"/>
    <w:uiPriority w:val="37"/>
    <w:unhideWhenUsed/>
    <w:rsid w:val="00337B60"/>
    <w:pPr>
      <w:tabs>
        <w:tab w:val="left" w:pos="380"/>
      </w:tabs>
      <w:spacing w:line="480" w:lineRule="auto"/>
      <w:ind w:left="720" w:hanging="720"/>
    </w:pPr>
  </w:style>
  <w:style w:type="character" w:styleId="Emphasis">
    <w:name w:val="Emphasis"/>
    <w:basedOn w:val="DefaultParagraphFont"/>
    <w:uiPriority w:val="20"/>
    <w:qFormat/>
    <w:rsid w:val="00703949"/>
    <w:rPr>
      <w:i/>
      <w:iCs/>
    </w:rPr>
  </w:style>
  <w:style w:type="character" w:customStyle="1" w:styleId="container-title">
    <w:name w:val="container-title"/>
    <w:basedOn w:val="DefaultParagraphFont"/>
    <w:rsid w:val="00133CA8"/>
  </w:style>
  <w:style w:type="character" w:customStyle="1" w:styleId="volume">
    <w:name w:val="volume"/>
    <w:basedOn w:val="DefaultParagraphFont"/>
    <w:rsid w:val="00133CA8"/>
  </w:style>
  <w:style w:type="character" w:customStyle="1" w:styleId="hgkelc">
    <w:name w:val="hgkelc"/>
    <w:basedOn w:val="DefaultParagraphFont"/>
    <w:rsid w:val="00133CA8"/>
  </w:style>
  <w:style w:type="character" w:styleId="Hyperlink">
    <w:name w:val="Hyperlink"/>
    <w:basedOn w:val="DefaultParagraphFont"/>
    <w:uiPriority w:val="99"/>
    <w:unhideWhenUsed/>
    <w:rsid w:val="006A2F19"/>
    <w:rPr>
      <w:color w:val="0563C1" w:themeColor="hyperlink"/>
      <w:u w:val="single"/>
    </w:rPr>
  </w:style>
  <w:style w:type="character" w:styleId="UnresolvedMention">
    <w:name w:val="Unresolved Mention"/>
    <w:basedOn w:val="DefaultParagraphFont"/>
    <w:uiPriority w:val="99"/>
    <w:semiHidden/>
    <w:unhideWhenUsed/>
    <w:rsid w:val="006A2F19"/>
    <w:rPr>
      <w:color w:val="605E5C"/>
      <w:shd w:val="clear" w:color="auto" w:fill="E1DFDD"/>
    </w:rPr>
  </w:style>
  <w:style w:type="character" w:styleId="FollowedHyperlink">
    <w:name w:val="FollowedHyperlink"/>
    <w:basedOn w:val="DefaultParagraphFont"/>
    <w:uiPriority w:val="99"/>
    <w:semiHidden/>
    <w:unhideWhenUsed/>
    <w:rsid w:val="00AC572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35683">
      <w:bodyDiv w:val="1"/>
      <w:marLeft w:val="0"/>
      <w:marRight w:val="0"/>
      <w:marTop w:val="0"/>
      <w:marBottom w:val="0"/>
      <w:divBdr>
        <w:top w:val="none" w:sz="0" w:space="0" w:color="auto"/>
        <w:left w:val="none" w:sz="0" w:space="0" w:color="auto"/>
        <w:bottom w:val="none" w:sz="0" w:space="0" w:color="auto"/>
        <w:right w:val="none" w:sz="0" w:space="0" w:color="auto"/>
      </w:divBdr>
      <w:divsChild>
        <w:div w:id="178589690">
          <w:marLeft w:val="0"/>
          <w:marRight w:val="0"/>
          <w:marTop w:val="0"/>
          <w:marBottom w:val="0"/>
          <w:divBdr>
            <w:top w:val="none" w:sz="0" w:space="0" w:color="auto"/>
            <w:left w:val="none" w:sz="0" w:space="0" w:color="auto"/>
            <w:bottom w:val="none" w:sz="0" w:space="0" w:color="auto"/>
            <w:right w:val="none" w:sz="0" w:space="0" w:color="auto"/>
          </w:divBdr>
          <w:divsChild>
            <w:div w:id="103035297">
              <w:marLeft w:val="0"/>
              <w:marRight w:val="0"/>
              <w:marTop w:val="0"/>
              <w:marBottom w:val="0"/>
              <w:divBdr>
                <w:top w:val="none" w:sz="0" w:space="0" w:color="auto"/>
                <w:left w:val="none" w:sz="0" w:space="0" w:color="auto"/>
                <w:bottom w:val="none" w:sz="0" w:space="0" w:color="auto"/>
                <w:right w:val="none" w:sz="0" w:space="0" w:color="auto"/>
              </w:divBdr>
              <w:divsChild>
                <w:div w:id="20834024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334092">
      <w:bodyDiv w:val="1"/>
      <w:marLeft w:val="0"/>
      <w:marRight w:val="0"/>
      <w:marTop w:val="0"/>
      <w:marBottom w:val="0"/>
      <w:divBdr>
        <w:top w:val="none" w:sz="0" w:space="0" w:color="auto"/>
        <w:left w:val="none" w:sz="0" w:space="0" w:color="auto"/>
        <w:bottom w:val="none" w:sz="0" w:space="0" w:color="auto"/>
        <w:right w:val="none" w:sz="0" w:space="0" w:color="auto"/>
      </w:divBdr>
      <w:divsChild>
        <w:div w:id="368384895">
          <w:marLeft w:val="0"/>
          <w:marRight w:val="0"/>
          <w:marTop w:val="0"/>
          <w:marBottom w:val="0"/>
          <w:divBdr>
            <w:top w:val="none" w:sz="0" w:space="0" w:color="auto"/>
            <w:left w:val="none" w:sz="0" w:space="0" w:color="auto"/>
            <w:bottom w:val="none" w:sz="0" w:space="0" w:color="auto"/>
            <w:right w:val="none" w:sz="0" w:space="0" w:color="auto"/>
          </w:divBdr>
          <w:divsChild>
            <w:div w:id="1383868507">
              <w:marLeft w:val="0"/>
              <w:marRight w:val="0"/>
              <w:marTop w:val="0"/>
              <w:marBottom w:val="0"/>
              <w:divBdr>
                <w:top w:val="none" w:sz="0" w:space="0" w:color="auto"/>
                <w:left w:val="none" w:sz="0" w:space="0" w:color="auto"/>
                <w:bottom w:val="none" w:sz="0" w:space="0" w:color="auto"/>
                <w:right w:val="none" w:sz="0" w:space="0" w:color="auto"/>
              </w:divBdr>
              <w:divsChild>
                <w:div w:id="2123376668">
                  <w:marLeft w:val="0"/>
                  <w:marRight w:val="0"/>
                  <w:marTop w:val="0"/>
                  <w:marBottom w:val="0"/>
                  <w:divBdr>
                    <w:top w:val="none" w:sz="0" w:space="0" w:color="auto"/>
                    <w:left w:val="none" w:sz="0" w:space="0" w:color="auto"/>
                    <w:bottom w:val="none" w:sz="0" w:space="0" w:color="auto"/>
                    <w:right w:val="none" w:sz="0" w:space="0" w:color="auto"/>
                  </w:divBdr>
                </w:div>
              </w:divsChild>
            </w:div>
            <w:div w:id="2024477007">
              <w:marLeft w:val="0"/>
              <w:marRight w:val="0"/>
              <w:marTop w:val="0"/>
              <w:marBottom w:val="0"/>
              <w:divBdr>
                <w:top w:val="none" w:sz="0" w:space="0" w:color="auto"/>
                <w:left w:val="none" w:sz="0" w:space="0" w:color="auto"/>
                <w:bottom w:val="none" w:sz="0" w:space="0" w:color="auto"/>
                <w:right w:val="none" w:sz="0" w:space="0" w:color="auto"/>
              </w:divBdr>
              <w:divsChild>
                <w:div w:id="825127150">
                  <w:marLeft w:val="0"/>
                  <w:marRight w:val="0"/>
                  <w:marTop w:val="0"/>
                  <w:marBottom w:val="0"/>
                  <w:divBdr>
                    <w:top w:val="none" w:sz="0" w:space="0" w:color="auto"/>
                    <w:left w:val="none" w:sz="0" w:space="0" w:color="auto"/>
                    <w:bottom w:val="none" w:sz="0" w:space="0" w:color="auto"/>
                    <w:right w:val="none" w:sz="0" w:space="0" w:color="auto"/>
                  </w:divBdr>
                </w:div>
                <w:div w:id="222066052">
                  <w:marLeft w:val="0"/>
                  <w:marRight w:val="0"/>
                  <w:marTop w:val="0"/>
                  <w:marBottom w:val="0"/>
                  <w:divBdr>
                    <w:top w:val="none" w:sz="0" w:space="0" w:color="auto"/>
                    <w:left w:val="none" w:sz="0" w:space="0" w:color="auto"/>
                    <w:bottom w:val="none" w:sz="0" w:space="0" w:color="auto"/>
                    <w:right w:val="none" w:sz="0" w:space="0" w:color="auto"/>
                  </w:divBdr>
                </w:div>
              </w:divsChild>
            </w:div>
            <w:div w:id="1897277840">
              <w:marLeft w:val="0"/>
              <w:marRight w:val="0"/>
              <w:marTop w:val="0"/>
              <w:marBottom w:val="0"/>
              <w:divBdr>
                <w:top w:val="none" w:sz="0" w:space="0" w:color="auto"/>
                <w:left w:val="none" w:sz="0" w:space="0" w:color="auto"/>
                <w:bottom w:val="none" w:sz="0" w:space="0" w:color="auto"/>
                <w:right w:val="none" w:sz="0" w:space="0" w:color="auto"/>
              </w:divBdr>
              <w:divsChild>
                <w:div w:id="469326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1696958">
          <w:marLeft w:val="0"/>
          <w:marRight w:val="0"/>
          <w:marTop w:val="0"/>
          <w:marBottom w:val="0"/>
          <w:divBdr>
            <w:top w:val="none" w:sz="0" w:space="0" w:color="auto"/>
            <w:left w:val="none" w:sz="0" w:space="0" w:color="auto"/>
            <w:bottom w:val="none" w:sz="0" w:space="0" w:color="auto"/>
            <w:right w:val="none" w:sz="0" w:space="0" w:color="auto"/>
          </w:divBdr>
          <w:divsChild>
            <w:div w:id="1059207895">
              <w:marLeft w:val="0"/>
              <w:marRight w:val="0"/>
              <w:marTop w:val="0"/>
              <w:marBottom w:val="0"/>
              <w:divBdr>
                <w:top w:val="none" w:sz="0" w:space="0" w:color="auto"/>
                <w:left w:val="none" w:sz="0" w:space="0" w:color="auto"/>
                <w:bottom w:val="none" w:sz="0" w:space="0" w:color="auto"/>
                <w:right w:val="none" w:sz="0" w:space="0" w:color="auto"/>
              </w:divBdr>
              <w:divsChild>
                <w:div w:id="19718598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47654">
      <w:bodyDiv w:val="1"/>
      <w:marLeft w:val="0"/>
      <w:marRight w:val="0"/>
      <w:marTop w:val="0"/>
      <w:marBottom w:val="0"/>
      <w:divBdr>
        <w:top w:val="none" w:sz="0" w:space="0" w:color="auto"/>
        <w:left w:val="none" w:sz="0" w:space="0" w:color="auto"/>
        <w:bottom w:val="none" w:sz="0" w:space="0" w:color="auto"/>
        <w:right w:val="none" w:sz="0" w:space="0" w:color="auto"/>
      </w:divBdr>
      <w:divsChild>
        <w:div w:id="194122118">
          <w:marLeft w:val="0"/>
          <w:marRight w:val="0"/>
          <w:marTop w:val="0"/>
          <w:marBottom w:val="0"/>
          <w:divBdr>
            <w:top w:val="none" w:sz="0" w:space="0" w:color="auto"/>
            <w:left w:val="none" w:sz="0" w:space="0" w:color="auto"/>
            <w:bottom w:val="none" w:sz="0" w:space="0" w:color="auto"/>
            <w:right w:val="none" w:sz="0" w:space="0" w:color="auto"/>
          </w:divBdr>
          <w:divsChild>
            <w:div w:id="2130007476">
              <w:marLeft w:val="0"/>
              <w:marRight w:val="0"/>
              <w:marTop w:val="0"/>
              <w:marBottom w:val="0"/>
              <w:divBdr>
                <w:top w:val="none" w:sz="0" w:space="0" w:color="auto"/>
                <w:left w:val="none" w:sz="0" w:space="0" w:color="auto"/>
                <w:bottom w:val="none" w:sz="0" w:space="0" w:color="auto"/>
                <w:right w:val="none" w:sz="0" w:space="0" w:color="auto"/>
              </w:divBdr>
              <w:divsChild>
                <w:div w:id="90179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03533796">
          <w:marLeft w:val="0"/>
          <w:marRight w:val="0"/>
          <w:marTop w:val="0"/>
          <w:marBottom w:val="0"/>
          <w:divBdr>
            <w:top w:val="none" w:sz="0" w:space="0" w:color="auto"/>
            <w:left w:val="none" w:sz="0" w:space="0" w:color="auto"/>
            <w:bottom w:val="none" w:sz="0" w:space="0" w:color="auto"/>
            <w:right w:val="none" w:sz="0" w:space="0" w:color="auto"/>
          </w:divBdr>
          <w:divsChild>
            <w:div w:id="1629238608">
              <w:marLeft w:val="0"/>
              <w:marRight w:val="0"/>
              <w:marTop w:val="0"/>
              <w:marBottom w:val="0"/>
              <w:divBdr>
                <w:top w:val="none" w:sz="0" w:space="0" w:color="auto"/>
                <w:left w:val="none" w:sz="0" w:space="0" w:color="auto"/>
                <w:bottom w:val="none" w:sz="0" w:space="0" w:color="auto"/>
                <w:right w:val="none" w:sz="0" w:space="0" w:color="auto"/>
              </w:divBdr>
              <w:divsChild>
                <w:div w:id="1131023757">
                  <w:marLeft w:val="0"/>
                  <w:marRight w:val="0"/>
                  <w:marTop w:val="0"/>
                  <w:marBottom w:val="0"/>
                  <w:divBdr>
                    <w:top w:val="none" w:sz="0" w:space="0" w:color="auto"/>
                    <w:left w:val="none" w:sz="0" w:space="0" w:color="auto"/>
                    <w:bottom w:val="none" w:sz="0" w:space="0" w:color="auto"/>
                    <w:right w:val="none" w:sz="0" w:space="0" w:color="auto"/>
                  </w:divBdr>
                </w:div>
              </w:divsChild>
            </w:div>
            <w:div w:id="1432581607">
              <w:marLeft w:val="0"/>
              <w:marRight w:val="0"/>
              <w:marTop w:val="0"/>
              <w:marBottom w:val="0"/>
              <w:divBdr>
                <w:top w:val="none" w:sz="0" w:space="0" w:color="auto"/>
                <w:left w:val="none" w:sz="0" w:space="0" w:color="auto"/>
                <w:bottom w:val="none" w:sz="0" w:space="0" w:color="auto"/>
                <w:right w:val="none" w:sz="0" w:space="0" w:color="auto"/>
              </w:divBdr>
              <w:divsChild>
                <w:div w:id="1663658500">
                  <w:marLeft w:val="0"/>
                  <w:marRight w:val="0"/>
                  <w:marTop w:val="0"/>
                  <w:marBottom w:val="0"/>
                  <w:divBdr>
                    <w:top w:val="none" w:sz="0" w:space="0" w:color="auto"/>
                    <w:left w:val="none" w:sz="0" w:space="0" w:color="auto"/>
                    <w:bottom w:val="none" w:sz="0" w:space="0" w:color="auto"/>
                    <w:right w:val="none" w:sz="0" w:space="0" w:color="auto"/>
                  </w:divBdr>
                </w:div>
              </w:divsChild>
            </w:div>
            <w:div w:id="969440261">
              <w:marLeft w:val="0"/>
              <w:marRight w:val="0"/>
              <w:marTop w:val="0"/>
              <w:marBottom w:val="0"/>
              <w:divBdr>
                <w:top w:val="none" w:sz="0" w:space="0" w:color="auto"/>
                <w:left w:val="none" w:sz="0" w:space="0" w:color="auto"/>
                <w:bottom w:val="none" w:sz="0" w:space="0" w:color="auto"/>
                <w:right w:val="none" w:sz="0" w:space="0" w:color="auto"/>
              </w:divBdr>
              <w:divsChild>
                <w:div w:id="1473988564">
                  <w:marLeft w:val="0"/>
                  <w:marRight w:val="0"/>
                  <w:marTop w:val="0"/>
                  <w:marBottom w:val="0"/>
                  <w:divBdr>
                    <w:top w:val="none" w:sz="0" w:space="0" w:color="auto"/>
                    <w:left w:val="none" w:sz="0" w:space="0" w:color="auto"/>
                    <w:bottom w:val="none" w:sz="0" w:space="0" w:color="auto"/>
                    <w:right w:val="none" w:sz="0" w:space="0" w:color="auto"/>
                  </w:divBdr>
                </w:div>
              </w:divsChild>
            </w:div>
            <w:div w:id="1112940452">
              <w:marLeft w:val="0"/>
              <w:marRight w:val="0"/>
              <w:marTop w:val="0"/>
              <w:marBottom w:val="0"/>
              <w:divBdr>
                <w:top w:val="none" w:sz="0" w:space="0" w:color="auto"/>
                <w:left w:val="none" w:sz="0" w:space="0" w:color="auto"/>
                <w:bottom w:val="none" w:sz="0" w:space="0" w:color="auto"/>
                <w:right w:val="none" w:sz="0" w:space="0" w:color="auto"/>
              </w:divBdr>
              <w:divsChild>
                <w:div w:id="128481287">
                  <w:marLeft w:val="0"/>
                  <w:marRight w:val="0"/>
                  <w:marTop w:val="0"/>
                  <w:marBottom w:val="0"/>
                  <w:divBdr>
                    <w:top w:val="none" w:sz="0" w:space="0" w:color="auto"/>
                    <w:left w:val="none" w:sz="0" w:space="0" w:color="auto"/>
                    <w:bottom w:val="none" w:sz="0" w:space="0" w:color="auto"/>
                    <w:right w:val="none" w:sz="0" w:space="0" w:color="auto"/>
                  </w:divBdr>
                </w:div>
              </w:divsChild>
            </w:div>
            <w:div w:id="318002693">
              <w:marLeft w:val="0"/>
              <w:marRight w:val="0"/>
              <w:marTop w:val="0"/>
              <w:marBottom w:val="0"/>
              <w:divBdr>
                <w:top w:val="none" w:sz="0" w:space="0" w:color="auto"/>
                <w:left w:val="none" w:sz="0" w:space="0" w:color="auto"/>
                <w:bottom w:val="none" w:sz="0" w:space="0" w:color="auto"/>
                <w:right w:val="none" w:sz="0" w:space="0" w:color="auto"/>
              </w:divBdr>
              <w:divsChild>
                <w:div w:id="681248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383153">
      <w:bodyDiv w:val="1"/>
      <w:marLeft w:val="0"/>
      <w:marRight w:val="0"/>
      <w:marTop w:val="0"/>
      <w:marBottom w:val="0"/>
      <w:divBdr>
        <w:top w:val="none" w:sz="0" w:space="0" w:color="auto"/>
        <w:left w:val="none" w:sz="0" w:space="0" w:color="auto"/>
        <w:bottom w:val="none" w:sz="0" w:space="0" w:color="auto"/>
        <w:right w:val="none" w:sz="0" w:space="0" w:color="auto"/>
      </w:divBdr>
      <w:divsChild>
        <w:div w:id="1144396935">
          <w:marLeft w:val="0"/>
          <w:marRight w:val="0"/>
          <w:marTop w:val="0"/>
          <w:marBottom w:val="0"/>
          <w:divBdr>
            <w:top w:val="none" w:sz="0" w:space="0" w:color="auto"/>
            <w:left w:val="none" w:sz="0" w:space="0" w:color="auto"/>
            <w:bottom w:val="none" w:sz="0" w:space="0" w:color="auto"/>
            <w:right w:val="none" w:sz="0" w:space="0" w:color="auto"/>
          </w:divBdr>
        </w:div>
      </w:divsChild>
    </w:div>
    <w:div w:id="135294479">
      <w:bodyDiv w:val="1"/>
      <w:marLeft w:val="0"/>
      <w:marRight w:val="0"/>
      <w:marTop w:val="0"/>
      <w:marBottom w:val="0"/>
      <w:divBdr>
        <w:top w:val="none" w:sz="0" w:space="0" w:color="auto"/>
        <w:left w:val="none" w:sz="0" w:space="0" w:color="auto"/>
        <w:bottom w:val="none" w:sz="0" w:space="0" w:color="auto"/>
        <w:right w:val="none" w:sz="0" w:space="0" w:color="auto"/>
      </w:divBdr>
      <w:divsChild>
        <w:div w:id="2033073206">
          <w:marLeft w:val="0"/>
          <w:marRight w:val="0"/>
          <w:marTop w:val="0"/>
          <w:marBottom w:val="0"/>
          <w:divBdr>
            <w:top w:val="none" w:sz="0" w:space="0" w:color="auto"/>
            <w:left w:val="none" w:sz="0" w:space="0" w:color="auto"/>
            <w:bottom w:val="none" w:sz="0" w:space="0" w:color="auto"/>
            <w:right w:val="none" w:sz="0" w:space="0" w:color="auto"/>
          </w:divBdr>
          <w:divsChild>
            <w:div w:id="520554506">
              <w:marLeft w:val="0"/>
              <w:marRight w:val="0"/>
              <w:marTop w:val="0"/>
              <w:marBottom w:val="0"/>
              <w:divBdr>
                <w:top w:val="none" w:sz="0" w:space="0" w:color="auto"/>
                <w:left w:val="none" w:sz="0" w:space="0" w:color="auto"/>
                <w:bottom w:val="none" w:sz="0" w:space="0" w:color="auto"/>
                <w:right w:val="none" w:sz="0" w:space="0" w:color="auto"/>
              </w:divBdr>
              <w:divsChild>
                <w:div w:id="1358505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904622">
      <w:bodyDiv w:val="1"/>
      <w:marLeft w:val="0"/>
      <w:marRight w:val="0"/>
      <w:marTop w:val="0"/>
      <w:marBottom w:val="0"/>
      <w:divBdr>
        <w:top w:val="none" w:sz="0" w:space="0" w:color="auto"/>
        <w:left w:val="none" w:sz="0" w:space="0" w:color="auto"/>
        <w:bottom w:val="none" w:sz="0" w:space="0" w:color="auto"/>
        <w:right w:val="none" w:sz="0" w:space="0" w:color="auto"/>
      </w:divBdr>
      <w:divsChild>
        <w:div w:id="1387796028">
          <w:marLeft w:val="0"/>
          <w:marRight w:val="0"/>
          <w:marTop w:val="0"/>
          <w:marBottom w:val="0"/>
          <w:divBdr>
            <w:top w:val="none" w:sz="0" w:space="0" w:color="auto"/>
            <w:left w:val="none" w:sz="0" w:space="0" w:color="auto"/>
            <w:bottom w:val="none" w:sz="0" w:space="0" w:color="auto"/>
            <w:right w:val="none" w:sz="0" w:space="0" w:color="auto"/>
          </w:divBdr>
        </w:div>
      </w:divsChild>
    </w:div>
    <w:div w:id="316538883">
      <w:bodyDiv w:val="1"/>
      <w:marLeft w:val="0"/>
      <w:marRight w:val="0"/>
      <w:marTop w:val="0"/>
      <w:marBottom w:val="0"/>
      <w:divBdr>
        <w:top w:val="none" w:sz="0" w:space="0" w:color="auto"/>
        <w:left w:val="none" w:sz="0" w:space="0" w:color="auto"/>
        <w:bottom w:val="none" w:sz="0" w:space="0" w:color="auto"/>
        <w:right w:val="none" w:sz="0" w:space="0" w:color="auto"/>
      </w:divBdr>
      <w:divsChild>
        <w:div w:id="1024404707">
          <w:marLeft w:val="0"/>
          <w:marRight w:val="0"/>
          <w:marTop w:val="0"/>
          <w:marBottom w:val="0"/>
          <w:divBdr>
            <w:top w:val="none" w:sz="0" w:space="0" w:color="auto"/>
            <w:left w:val="none" w:sz="0" w:space="0" w:color="auto"/>
            <w:bottom w:val="none" w:sz="0" w:space="0" w:color="auto"/>
            <w:right w:val="none" w:sz="0" w:space="0" w:color="auto"/>
          </w:divBdr>
        </w:div>
      </w:divsChild>
    </w:div>
    <w:div w:id="344022096">
      <w:bodyDiv w:val="1"/>
      <w:marLeft w:val="0"/>
      <w:marRight w:val="0"/>
      <w:marTop w:val="0"/>
      <w:marBottom w:val="0"/>
      <w:divBdr>
        <w:top w:val="none" w:sz="0" w:space="0" w:color="auto"/>
        <w:left w:val="none" w:sz="0" w:space="0" w:color="auto"/>
        <w:bottom w:val="none" w:sz="0" w:space="0" w:color="auto"/>
        <w:right w:val="none" w:sz="0" w:space="0" w:color="auto"/>
      </w:divBdr>
      <w:divsChild>
        <w:div w:id="1632320930">
          <w:marLeft w:val="0"/>
          <w:marRight w:val="0"/>
          <w:marTop w:val="0"/>
          <w:marBottom w:val="0"/>
          <w:divBdr>
            <w:top w:val="none" w:sz="0" w:space="0" w:color="auto"/>
            <w:left w:val="none" w:sz="0" w:space="0" w:color="auto"/>
            <w:bottom w:val="none" w:sz="0" w:space="0" w:color="auto"/>
            <w:right w:val="none" w:sz="0" w:space="0" w:color="auto"/>
          </w:divBdr>
        </w:div>
      </w:divsChild>
    </w:div>
    <w:div w:id="388110162">
      <w:bodyDiv w:val="1"/>
      <w:marLeft w:val="0"/>
      <w:marRight w:val="0"/>
      <w:marTop w:val="0"/>
      <w:marBottom w:val="0"/>
      <w:divBdr>
        <w:top w:val="none" w:sz="0" w:space="0" w:color="auto"/>
        <w:left w:val="none" w:sz="0" w:space="0" w:color="auto"/>
        <w:bottom w:val="none" w:sz="0" w:space="0" w:color="auto"/>
        <w:right w:val="none" w:sz="0" w:space="0" w:color="auto"/>
      </w:divBdr>
      <w:divsChild>
        <w:div w:id="438063907">
          <w:marLeft w:val="0"/>
          <w:marRight w:val="0"/>
          <w:marTop w:val="0"/>
          <w:marBottom w:val="0"/>
          <w:divBdr>
            <w:top w:val="none" w:sz="0" w:space="0" w:color="auto"/>
            <w:left w:val="none" w:sz="0" w:space="0" w:color="auto"/>
            <w:bottom w:val="none" w:sz="0" w:space="0" w:color="auto"/>
            <w:right w:val="none" w:sz="0" w:space="0" w:color="auto"/>
          </w:divBdr>
        </w:div>
      </w:divsChild>
    </w:div>
    <w:div w:id="402336171">
      <w:bodyDiv w:val="1"/>
      <w:marLeft w:val="0"/>
      <w:marRight w:val="0"/>
      <w:marTop w:val="0"/>
      <w:marBottom w:val="0"/>
      <w:divBdr>
        <w:top w:val="none" w:sz="0" w:space="0" w:color="auto"/>
        <w:left w:val="none" w:sz="0" w:space="0" w:color="auto"/>
        <w:bottom w:val="none" w:sz="0" w:space="0" w:color="auto"/>
        <w:right w:val="none" w:sz="0" w:space="0" w:color="auto"/>
      </w:divBdr>
      <w:divsChild>
        <w:div w:id="1526014362">
          <w:marLeft w:val="0"/>
          <w:marRight w:val="0"/>
          <w:marTop w:val="0"/>
          <w:marBottom w:val="0"/>
          <w:divBdr>
            <w:top w:val="none" w:sz="0" w:space="0" w:color="auto"/>
            <w:left w:val="none" w:sz="0" w:space="0" w:color="auto"/>
            <w:bottom w:val="none" w:sz="0" w:space="0" w:color="auto"/>
            <w:right w:val="none" w:sz="0" w:space="0" w:color="auto"/>
          </w:divBdr>
        </w:div>
      </w:divsChild>
    </w:div>
    <w:div w:id="404576455">
      <w:bodyDiv w:val="1"/>
      <w:marLeft w:val="0"/>
      <w:marRight w:val="0"/>
      <w:marTop w:val="0"/>
      <w:marBottom w:val="0"/>
      <w:divBdr>
        <w:top w:val="none" w:sz="0" w:space="0" w:color="auto"/>
        <w:left w:val="none" w:sz="0" w:space="0" w:color="auto"/>
        <w:bottom w:val="none" w:sz="0" w:space="0" w:color="auto"/>
        <w:right w:val="none" w:sz="0" w:space="0" w:color="auto"/>
      </w:divBdr>
      <w:divsChild>
        <w:div w:id="1941638342">
          <w:marLeft w:val="0"/>
          <w:marRight w:val="0"/>
          <w:marTop w:val="0"/>
          <w:marBottom w:val="0"/>
          <w:divBdr>
            <w:top w:val="none" w:sz="0" w:space="0" w:color="auto"/>
            <w:left w:val="none" w:sz="0" w:space="0" w:color="auto"/>
            <w:bottom w:val="none" w:sz="0" w:space="0" w:color="auto"/>
            <w:right w:val="none" w:sz="0" w:space="0" w:color="auto"/>
          </w:divBdr>
          <w:divsChild>
            <w:div w:id="441416649">
              <w:marLeft w:val="0"/>
              <w:marRight w:val="0"/>
              <w:marTop w:val="0"/>
              <w:marBottom w:val="0"/>
              <w:divBdr>
                <w:top w:val="none" w:sz="0" w:space="0" w:color="auto"/>
                <w:left w:val="none" w:sz="0" w:space="0" w:color="auto"/>
                <w:bottom w:val="none" w:sz="0" w:space="0" w:color="auto"/>
                <w:right w:val="none" w:sz="0" w:space="0" w:color="auto"/>
              </w:divBdr>
              <w:divsChild>
                <w:div w:id="741875251">
                  <w:marLeft w:val="0"/>
                  <w:marRight w:val="0"/>
                  <w:marTop w:val="0"/>
                  <w:marBottom w:val="0"/>
                  <w:divBdr>
                    <w:top w:val="none" w:sz="0" w:space="0" w:color="auto"/>
                    <w:left w:val="none" w:sz="0" w:space="0" w:color="auto"/>
                    <w:bottom w:val="none" w:sz="0" w:space="0" w:color="auto"/>
                    <w:right w:val="none" w:sz="0" w:space="0" w:color="auto"/>
                  </w:divBdr>
                  <w:divsChild>
                    <w:div w:id="558907922">
                      <w:marLeft w:val="0"/>
                      <w:marRight w:val="0"/>
                      <w:marTop w:val="0"/>
                      <w:marBottom w:val="0"/>
                      <w:divBdr>
                        <w:top w:val="none" w:sz="0" w:space="0" w:color="auto"/>
                        <w:left w:val="none" w:sz="0" w:space="0" w:color="auto"/>
                        <w:bottom w:val="none" w:sz="0" w:space="0" w:color="auto"/>
                        <w:right w:val="none" w:sz="0" w:space="0" w:color="auto"/>
                      </w:divBdr>
                    </w:div>
                    <w:div w:id="893273737">
                      <w:marLeft w:val="0"/>
                      <w:marRight w:val="0"/>
                      <w:marTop w:val="0"/>
                      <w:marBottom w:val="0"/>
                      <w:divBdr>
                        <w:top w:val="none" w:sz="0" w:space="0" w:color="auto"/>
                        <w:left w:val="none" w:sz="0" w:space="0" w:color="auto"/>
                        <w:bottom w:val="none" w:sz="0" w:space="0" w:color="auto"/>
                        <w:right w:val="none" w:sz="0" w:space="0" w:color="auto"/>
                      </w:divBdr>
                    </w:div>
                    <w:div w:id="39474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3255031">
      <w:bodyDiv w:val="1"/>
      <w:marLeft w:val="0"/>
      <w:marRight w:val="0"/>
      <w:marTop w:val="0"/>
      <w:marBottom w:val="0"/>
      <w:divBdr>
        <w:top w:val="none" w:sz="0" w:space="0" w:color="auto"/>
        <w:left w:val="none" w:sz="0" w:space="0" w:color="auto"/>
        <w:bottom w:val="none" w:sz="0" w:space="0" w:color="auto"/>
        <w:right w:val="none" w:sz="0" w:space="0" w:color="auto"/>
      </w:divBdr>
      <w:divsChild>
        <w:div w:id="1113095845">
          <w:marLeft w:val="0"/>
          <w:marRight w:val="0"/>
          <w:marTop w:val="0"/>
          <w:marBottom w:val="0"/>
          <w:divBdr>
            <w:top w:val="none" w:sz="0" w:space="0" w:color="auto"/>
            <w:left w:val="none" w:sz="0" w:space="0" w:color="auto"/>
            <w:bottom w:val="none" w:sz="0" w:space="0" w:color="auto"/>
            <w:right w:val="none" w:sz="0" w:space="0" w:color="auto"/>
          </w:divBdr>
          <w:divsChild>
            <w:div w:id="479200361">
              <w:marLeft w:val="0"/>
              <w:marRight w:val="0"/>
              <w:marTop w:val="0"/>
              <w:marBottom w:val="0"/>
              <w:divBdr>
                <w:top w:val="none" w:sz="0" w:space="0" w:color="auto"/>
                <w:left w:val="none" w:sz="0" w:space="0" w:color="auto"/>
                <w:bottom w:val="none" w:sz="0" w:space="0" w:color="auto"/>
                <w:right w:val="none" w:sz="0" w:space="0" w:color="auto"/>
              </w:divBdr>
              <w:divsChild>
                <w:div w:id="1351447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6358731">
      <w:bodyDiv w:val="1"/>
      <w:marLeft w:val="0"/>
      <w:marRight w:val="0"/>
      <w:marTop w:val="0"/>
      <w:marBottom w:val="0"/>
      <w:divBdr>
        <w:top w:val="none" w:sz="0" w:space="0" w:color="auto"/>
        <w:left w:val="none" w:sz="0" w:space="0" w:color="auto"/>
        <w:bottom w:val="none" w:sz="0" w:space="0" w:color="auto"/>
        <w:right w:val="none" w:sz="0" w:space="0" w:color="auto"/>
      </w:divBdr>
    </w:div>
    <w:div w:id="645013608">
      <w:bodyDiv w:val="1"/>
      <w:marLeft w:val="0"/>
      <w:marRight w:val="0"/>
      <w:marTop w:val="0"/>
      <w:marBottom w:val="0"/>
      <w:divBdr>
        <w:top w:val="none" w:sz="0" w:space="0" w:color="auto"/>
        <w:left w:val="none" w:sz="0" w:space="0" w:color="auto"/>
        <w:bottom w:val="none" w:sz="0" w:space="0" w:color="auto"/>
        <w:right w:val="none" w:sz="0" w:space="0" w:color="auto"/>
      </w:divBdr>
      <w:divsChild>
        <w:div w:id="1841384771">
          <w:marLeft w:val="0"/>
          <w:marRight w:val="0"/>
          <w:marTop w:val="0"/>
          <w:marBottom w:val="0"/>
          <w:divBdr>
            <w:top w:val="none" w:sz="0" w:space="0" w:color="auto"/>
            <w:left w:val="none" w:sz="0" w:space="0" w:color="auto"/>
            <w:bottom w:val="none" w:sz="0" w:space="0" w:color="auto"/>
            <w:right w:val="none" w:sz="0" w:space="0" w:color="auto"/>
          </w:divBdr>
        </w:div>
      </w:divsChild>
    </w:div>
    <w:div w:id="650059440">
      <w:bodyDiv w:val="1"/>
      <w:marLeft w:val="0"/>
      <w:marRight w:val="0"/>
      <w:marTop w:val="0"/>
      <w:marBottom w:val="0"/>
      <w:divBdr>
        <w:top w:val="none" w:sz="0" w:space="0" w:color="auto"/>
        <w:left w:val="none" w:sz="0" w:space="0" w:color="auto"/>
        <w:bottom w:val="none" w:sz="0" w:space="0" w:color="auto"/>
        <w:right w:val="none" w:sz="0" w:space="0" w:color="auto"/>
      </w:divBdr>
      <w:divsChild>
        <w:div w:id="1852405305">
          <w:marLeft w:val="0"/>
          <w:marRight w:val="0"/>
          <w:marTop w:val="0"/>
          <w:marBottom w:val="0"/>
          <w:divBdr>
            <w:top w:val="none" w:sz="0" w:space="0" w:color="auto"/>
            <w:left w:val="none" w:sz="0" w:space="0" w:color="auto"/>
            <w:bottom w:val="none" w:sz="0" w:space="0" w:color="auto"/>
            <w:right w:val="none" w:sz="0" w:space="0" w:color="auto"/>
          </w:divBdr>
          <w:divsChild>
            <w:div w:id="478230140">
              <w:marLeft w:val="0"/>
              <w:marRight w:val="0"/>
              <w:marTop w:val="0"/>
              <w:marBottom w:val="0"/>
              <w:divBdr>
                <w:top w:val="none" w:sz="0" w:space="0" w:color="auto"/>
                <w:left w:val="none" w:sz="0" w:space="0" w:color="auto"/>
                <w:bottom w:val="none" w:sz="0" w:space="0" w:color="auto"/>
                <w:right w:val="none" w:sz="0" w:space="0" w:color="auto"/>
              </w:divBdr>
              <w:divsChild>
                <w:div w:id="1951542836">
                  <w:marLeft w:val="0"/>
                  <w:marRight w:val="0"/>
                  <w:marTop w:val="0"/>
                  <w:marBottom w:val="0"/>
                  <w:divBdr>
                    <w:top w:val="none" w:sz="0" w:space="0" w:color="auto"/>
                    <w:left w:val="none" w:sz="0" w:space="0" w:color="auto"/>
                    <w:bottom w:val="none" w:sz="0" w:space="0" w:color="auto"/>
                    <w:right w:val="none" w:sz="0" w:space="0" w:color="auto"/>
                  </w:divBdr>
                </w:div>
              </w:divsChild>
            </w:div>
            <w:div w:id="394133717">
              <w:marLeft w:val="0"/>
              <w:marRight w:val="0"/>
              <w:marTop w:val="0"/>
              <w:marBottom w:val="0"/>
              <w:divBdr>
                <w:top w:val="none" w:sz="0" w:space="0" w:color="auto"/>
                <w:left w:val="none" w:sz="0" w:space="0" w:color="auto"/>
                <w:bottom w:val="none" w:sz="0" w:space="0" w:color="auto"/>
                <w:right w:val="none" w:sz="0" w:space="0" w:color="auto"/>
              </w:divBdr>
              <w:divsChild>
                <w:div w:id="1068310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7068759">
      <w:bodyDiv w:val="1"/>
      <w:marLeft w:val="0"/>
      <w:marRight w:val="0"/>
      <w:marTop w:val="0"/>
      <w:marBottom w:val="0"/>
      <w:divBdr>
        <w:top w:val="none" w:sz="0" w:space="0" w:color="auto"/>
        <w:left w:val="none" w:sz="0" w:space="0" w:color="auto"/>
        <w:bottom w:val="none" w:sz="0" w:space="0" w:color="auto"/>
        <w:right w:val="none" w:sz="0" w:space="0" w:color="auto"/>
      </w:divBdr>
      <w:divsChild>
        <w:div w:id="621770014">
          <w:marLeft w:val="0"/>
          <w:marRight w:val="0"/>
          <w:marTop w:val="0"/>
          <w:marBottom w:val="0"/>
          <w:divBdr>
            <w:top w:val="none" w:sz="0" w:space="0" w:color="auto"/>
            <w:left w:val="none" w:sz="0" w:space="0" w:color="auto"/>
            <w:bottom w:val="none" w:sz="0" w:space="0" w:color="auto"/>
            <w:right w:val="none" w:sz="0" w:space="0" w:color="auto"/>
          </w:divBdr>
          <w:divsChild>
            <w:div w:id="661548651">
              <w:marLeft w:val="0"/>
              <w:marRight w:val="0"/>
              <w:marTop w:val="0"/>
              <w:marBottom w:val="0"/>
              <w:divBdr>
                <w:top w:val="none" w:sz="0" w:space="0" w:color="auto"/>
                <w:left w:val="none" w:sz="0" w:space="0" w:color="auto"/>
                <w:bottom w:val="none" w:sz="0" w:space="0" w:color="auto"/>
                <w:right w:val="none" w:sz="0" w:space="0" w:color="auto"/>
              </w:divBdr>
              <w:divsChild>
                <w:div w:id="1772310648">
                  <w:marLeft w:val="0"/>
                  <w:marRight w:val="0"/>
                  <w:marTop w:val="0"/>
                  <w:marBottom w:val="0"/>
                  <w:divBdr>
                    <w:top w:val="none" w:sz="0" w:space="0" w:color="auto"/>
                    <w:left w:val="none" w:sz="0" w:space="0" w:color="auto"/>
                    <w:bottom w:val="none" w:sz="0" w:space="0" w:color="auto"/>
                    <w:right w:val="none" w:sz="0" w:space="0" w:color="auto"/>
                  </w:divBdr>
                </w:div>
              </w:divsChild>
            </w:div>
            <w:div w:id="890112432">
              <w:marLeft w:val="0"/>
              <w:marRight w:val="0"/>
              <w:marTop w:val="0"/>
              <w:marBottom w:val="0"/>
              <w:divBdr>
                <w:top w:val="none" w:sz="0" w:space="0" w:color="auto"/>
                <w:left w:val="none" w:sz="0" w:space="0" w:color="auto"/>
                <w:bottom w:val="none" w:sz="0" w:space="0" w:color="auto"/>
                <w:right w:val="none" w:sz="0" w:space="0" w:color="auto"/>
              </w:divBdr>
              <w:divsChild>
                <w:div w:id="798450426">
                  <w:marLeft w:val="0"/>
                  <w:marRight w:val="0"/>
                  <w:marTop w:val="0"/>
                  <w:marBottom w:val="0"/>
                  <w:divBdr>
                    <w:top w:val="none" w:sz="0" w:space="0" w:color="auto"/>
                    <w:left w:val="none" w:sz="0" w:space="0" w:color="auto"/>
                    <w:bottom w:val="none" w:sz="0" w:space="0" w:color="auto"/>
                    <w:right w:val="none" w:sz="0" w:space="0" w:color="auto"/>
                  </w:divBdr>
                </w:div>
              </w:divsChild>
            </w:div>
            <w:div w:id="152261898">
              <w:marLeft w:val="0"/>
              <w:marRight w:val="0"/>
              <w:marTop w:val="0"/>
              <w:marBottom w:val="0"/>
              <w:divBdr>
                <w:top w:val="none" w:sz="0" w:space="0" w:color="auto"/>
                <w:left w:val="none" w:sz="0" w:space="0" w:color="auto"/>
                <w:bottom w:val="none" w:sz="0" w:space="0" w:color="auto"/>
                <w:right w:val="none" w:sz="0" w:space="0" w:color="auto"/>
              </w:divBdr>
              <w:divsChild>
                <w:div w:id="1072393037">
                  <w:marLeft w:val="0"/>
                  <w:marRight w:val="0"/>
                  <w:marTop w:val="0"/>
                  <w:marBottom w:val="0"/>
                  <w:divBdr>
                    <w:top w:val="none" w:sz="0" w:space="0" w:color="auto"/>
                    <w:left w:val="none" w:sz="0" w:space="0" w:color="auto"/>
                    <w:bottom w:val="none" w:sz="0" w:space="0" w:color="auto"/>
                    <w:right w:val="none" w:sz="0" w:space="0" w:color="auto"/>
                  </w:divBdr>
                </w:div>
              </w:divsChild>
            </w:div>
            <w:div w:id="337732340">
              <w:marLeft w:val="0"/>
              <w:marRight w:val="0"/>
              <w:marTop w:val="0"/>
              <w:marBottom w:val="0"/>
              <w:divBdr>
                <w:top w:val="none" w:sz="0" w:space="0" w:color="auto"/>
                <w:left w:val="none" w:sz="0" w:space="0" w:color="auto"/>
                <w:bottom w:val="none" w:sz="0" w:space="0" w:color="auto"/>
                <w:right w:val="none" w:sz="0" w:space="0" w:color="auto"/>
              </w:divBdr>
              <w:divsChild>
                <w:div w:id="96757794">
                  <w:marLeft w:val="0"/>
                  <w:marRight w:val="0"/>
                  <w:marTop w:val="0"/>
                  <w:marBottom w:val="0"/>
                  <w:divBdr>
                    <w:top w:val="none" w:sz="0" w:space="0" w:color="auto"/>
                    <w:left w:val="none" w:sz="0" w:space="0" w:color="auto"/>
                    <w:bottom w:val="none" w:sz="0" w:space="0" w:color="auto"/>
                    <w:right w:val="none" w:sz="0" w:space="0" w:color="auto"/>
                  </w:divBdr>
                </w:div>
              </w:divsChild>
            </w:div>
            <w:div w:id="1565026960">
              <w:marLeft w:val="0"/>
              <w:marRight w:val="0"/>
              <w:marTop w:val="0"/>
              <w:marBottom w:val="0"/>
              <w:divBdr>
                <w:top w:val="none" w:sz="0" w:space="0" w:color="auto"/>
                <w:left w:val="none" w:sz="0" w:space="0" w:color="auto"/>
                <w:bottom w:val="none" w:sz="0" w:space="0" w:color="auto"/>
                <w:right w:val="none" w:sz="0" w:space="0" w:color="auto"/>
              </w:divBdr>
              <w:divsChild>
                <w:div w:id="1253854876">
                  <w:marLeft w:val="0"/>
                  <w:marRight w:val="0"/>
                  <w:marTop w:val="0"/>
                  <w:marBottom w:val="0"/>
                  <w:divBdr>
                    <w:top w:val="none" w:sz="0" w:space="0" w:color="auto"/>
                    <w:left w:val="none" w:sz="0" w:space="0" w:color="auto"/>
                    <w:bottom w:val="none" w:sz="0" w:space="0" w:color="auto"/>
                    <w:right w:val="none" w:sz="0" w:space="0" w:color="auto"/>
                  </w:divBdr>
                </w:div>
              </w:divsChild>
            </w:div>
            <w:div w:id="270095517">
              <w:marLeft w:val="0"/>
              <w:marRight w:val="0"/>
              <w:marTop w:val="0"/>
              <w:marBottom w:val="0"/>
              <w:divBdr>
                <w:top w:val="none" w:sz="0" w:space="0" w:color="auto"/>
                <w:left w:val="none" w:sz="0" w:space="0" w:color="auto"/>
                <w:bottom w:val="none" w:sz="0" w:space="0" w:color="auto"/>
                <w:right w:val="none" w:sz="0" w:space="0" w:color="auto"/>
              </w:divBdr>
              <w:divsChild>
                <w:div w:id="1373383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1590234">
      <w:bodyDiv w:val="1"/>
      <w:marLeft w:val="0"/>
      <w:marRight w:val="0"/>
      <w:marTop w:val="0"/>
      <w:marBottom w:val="0"/>
      <w:divBdr>
        <w:top w:val="none" w:sz="0" w:space="0" w:color="auto"/>
        <w:left w:val="none" w:sz="0" w:space="0" w:color="auto"/>
        <w:bottom w:val="none" w:sz="0" w:space="0" w:color="auto"/>
        <w:right w:val="none" w:sz="0" w:space="0" w:color="auto"/>
      </w:divBdr>
    </w:div>
    <w:div w:id="988872932">
      <w:bodyDiv w:val="1"/>
      <w:marLeft w:val="0"/>
      <w:marRight w:val="0"/>
      <w:marTop w:val="0"/>
      <w:marBottom w:val="0"/>
      <w:divBdr>
        <w:top w:val="none" w:sz="0" w:space="0" w:color="auto"/>
        <w:left w:val="none" w:sz="0" w:space="0" w:color="auto"/>
        <w:bottom w:val="none" w:sz="0" w:space="0" w:color="auto"/>
        <w:right w:val="none" w:sz="0" w:space="0" w:color="auto"/>
      </w:divBdr>
      <w:divsChild>
        <w:div w:id="1325620242">
          <w:marLeft w:val="0"/>
          <w:marRight w:val="0"/>
          <w:marTop w:val="0"/>
          <w:marBottom w:val="0"/>
          <w:divBdr>
            <w:top w:val="none" w:sz="0" w:space="0" w:color="auto"/>
            <w:left w:val="none" w:sz="0" w:space="0" w:color="auto"/>
            <w:bottom w:val="none" w:sz="0" w:space="0" w:color="auto"/>
            <w:right w:val="none" w:sz="0" w:space="0" w:color="auto"/>
          </w:divBdr>
        </w:div>
      </w:divsChild>
    </w:div>
    <w:div w:id="1048652076">
      <w:bodyDiv w:val="1"/>
      <w:marLeft w:val="0"/>
      <w:marRight w:val="0"/>
      <w:marTop w:val="0"/>
      <w:marBottom w:val="0"/>
      <w:divBdr>
        <w:top w:val="none" w:sz="0" w:space="0" w:color="auto"/>
        <w:left w:val="none" w:sz="0" w:space="0" w:color="auto"/>
        <w:bottom w:val="none" w:sz="0" w:space="0" w:color="auto"/>
        <w:right w:val="none" w:sz="0" w:space="0" w:color="auto"/>
      </w:divBdr>
      <w:divsChild>
        <w:div w:id="1172918669">
          <w:marLeft w:val="0"/>
          <w:marRight w:val="0"/>
          <w:marTop w:val="0"/>
          <w:marBottom w:val="0"/>
          <w:divBdr>
            <w:top w:val="none" w:sz="0" w:space="0" w:color="auto"/>
            <w:left w:val="none" w:sz="0" w:space="0" w:color="auto"/>
            <w:bottom w:val="none" w:sz="0" w:space="0" w:color="auto"/>
            <w:right w:val="none" w:sz="0" w:space="0" w:color="auto"/>
          </w:divBdr>
          <w:divsChild>
            <w:div w:id="1068696591">
              <w:marLeft w:val="0"/>
              <w:marRight w:val="0"/>
              <w:marTop w:val="0"/>
              <w:marBottom w:val="0"/>
              <w:divBdr>
                <w:top w:val="none" w:sz="0" w:space="0" w:color="auto"/>
                <w:left w:val="none" w:sz="0" w:space="0" w:color="auto"/>
                <w:bottom w:val="none" w:sz="0" w:space="0" w:color="auto"/>
                <w:right w:val="none" w:sz="0" w:space="0" w:color="auto"/>
              </w:divBdr>
              <w:divsChild>
                <w:div w:id="145631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105313">
      <w:bodyDiv w:val="1"/>
      <w:marLeft w:val="0"/>
      <w:marRight w:val="0"/>
      <w:marTop w:val="0"/>
      <w:marBottom w:val="0"/>
      <w:divBdr>
        <w:top w:val="none" w:sz="0" w:space="0" w:color="auto"/>
        <w:left w:val="none" w:sz="0" w:space="0" w:color="auto"/>
        <w:bottom w:val="none" w:sz="0" w:space="0" w:color="auto"/>
        <w:right w:val="none" w:sz="0" w:space="0" w:color="auto"/>
      </w:divBdr>
      <w:divsChild>
        <w:div w:id="660815374">
          <w:marLeft w:val="0"/>
          <w:marRight w:val="0"/>
          <w:marTop w:val="0"/>
          <w:marBottom w:val="0"/>
          <w:divBdr>
            <w:top w:val="none" w:sz="0" w:space="0" w:color="auto"/>
            <w:left w:val="none" w:sz="0" w:space="0" w:color="auto"/>
            <w:bottom w:val="none" w:sz="0" w:space="0" w:color="auto"/>
            <w:right w:val="none" w:sz="0" w:space="0" w:color="auto"/>
          </w:divBdr>
          <w:divsChild>
            <w:div w:id="1274900369">
              <w:marLeft w:val="0"/>
              <w:marRight w:val="0"/>
              <w:marTop w:val="0"/>
              <w:marBottom w:val="0"/>
              <w:divBdr>
                <w:top w:val="none" w:sz="0" w:space="0" w:color="auto"/>
                <w:left w:val="none" w:sz="0" w:space="0" w:color="auto"/>
                <w:bottom w:val="none" w:sz="0" w:space="0" w:color="auto"/>
                <w:right w:val="none" w:sz="0" w:space="0" w:color="auto"/>
              </w:divBdr>
              <w:divsChild>
                <w:div w:id="362436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4592224">
      <w:bodyDiv w:val="1"/>
      <w:marLeft w:val="0"/>
      <w:marRight w:val="0"/>
      <w:marTop w:val="0"/>
      <w:marBottom w:val="0"/>
      <w:divBdr>
        <w:top w:val="none" w:sz="0" w:space="0" w:color="auto"/>
        <w:left w:val="none" w:sz="0" w:space="0" w:color="auto"/>
        <w:bottom w:val="none" w:sz="0" w:space="0" w:color="auto"/>
        <w:right w:val="none" w:sz="0" w:space="0" w:color="auto"/>
      </w:divBdr>
      <w:divsChild>
        <w:div w:id="623582078">
          <w:marLeft w:val="0"/>
          <w:marRight w:val="0"/>
          <w:marTop w:val="0"/>
          <w:marBottom w:val="0"/>
          <w:divBdr>
            <w:top w:val="none" w:sz="0" w:space="0" w:color="auto"/>
            <w:left w:val="none" w:sz="0" w:space="0" w:color="auto"/>
            <w:bottom w:val="none" w:sz="0" w:space="0" w:color="auto"/>
            <w:right w:val="none" w:sz="0" w:space="0" w:color="auto"/>
          </w:divBdr>
          <w:divsChild>
            <w:div w:id="487405373">
              <w:marLeft w:val="0"/>
              <w:marRight w:val="0"/>
              <w:marTop w:val="0"/>
              <w:marBottom w:val="0"/>
              <w:divBdr>
                <w:top w:val="none" w:sz="0" w:space="0" w:color="auto"/>
                <w:left w:val="none" w:sz="0" w:space="0" w:color="auto"/>
                <w:bottom w:val="none" w:sz="0" w:space="0" w:color="auto"/>
                <w:right w:val="none" w:sz="0" w:space="0" w:color="auto"/>
              </w:divBdr>
              <w:divsChild>
                <w:div w:id="1950090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334954">
      <w:bodyDiv w:val="1"/>
      <w:marLeft w:val="0"/>
      <w:marRight w:val="0"/>
      <w:marTop w:val="0"/>
      <w:marBottom w:val="0"/>
      <w:divBdr>
        <w:top w:val="none" w:sz="0" w:space="0" w:color="auto"/>
        <w:left w:val="none" w:sz="0" w:space="0" w:color="auto"/>
        <w:bottom w:val="none" w:sz="0" w:space="0" w:color="auto"/>
        <w:right w:val="none" w:sz="0" w:space="0" w:color="auto"/>
      </w:divBdr>
      <w:divsChild>
        <w:div w:id="807673283">
          <w:marLeft w:val="0"/>
          <w:marRight w:val="0"/>
          <w:marTop w:val="0"/>
          <w:marBottom w:val="0"/>
          <w:divBdr>
            <w:top w:val="none" w:sz="0" w:space="0" w:color="auto"/>
            <w:left w:val="none" w:sz="0" w:space="0" w:color="auto"/>
            <w:bottom w:val="none" w:sz="0" w:space="0" w:color="auto"/>
            <w:right w:val="none" w:sz="0" w:space="0" w:color="auto"/>
          </w:divBdr>
        </w:div>
      </w:divsChild>
    </w:div>
    <w:div w:id="1225603386">
      <w:bodyDiv w:val="1"/>
      <w:marLeft w:val="0"/>
      <w:marRight w:val="0"/>
      <w:marTop w:val="0"/>
      <w:marBottom w:val="0"/>
      <w:divBdr>
        <w:top w:val="none" w:sz="0" w:space="0" w:color="auto"/>
        <w:left w:val="none" w:sz="0" w:space="0" w:color="auto"/>
        <w:bottom w:val="none" w:sz="0" w:space="0" w:color="auto"/>
        <w:right w:val="none" w:sz="0" w:space="0" w:color="auto"/>
      </w:divBdr>
      <w:divsChild>
        <w:div w:id="157306400">
          <w:marLeft w:val="0"/>
          <w:marRight w:val="0"/>
          <w:marTop w:val="0"/>
          <w:marBottom w:val="0"/>
          <w:divBdr>
            <w:top w:val="none" w:sz="0" w:space="0" w:color="auto"/>
            <w:left w:val="none" w:sz="0" w:space="0" w:color="auto"/>
            <w:bottom w:val="none" w:sz="0" w:space="0" w:color="auto"/>
            <w:right w:val="none" w:sz="0" w:space="0" w:color="auto"/>
          </w:divBdr>
        </w:div>
      </w:divsChild>
    </w:div>
    <w:div w:id="1248733453">
      <w:bodyDiv w:val="1"/>
      <w:marLeft w:val="0"/>
      <w:marRight w:val="0"/>
      <w:marTop w:val="0"/>
      <w:marBottom w:val="0"/>
      <w:divBdr>
        <w:top w:val="none" w:sz="0" w:space="0" w:color="auto"/>
        <w:left w:val="none" w:sz="0" w:space="0" w:color="auto"/>
        <w:bottom w:val="none" w:sz="0" w:space="0" w:color="auto"/>
        <w:right w:val="none" w:sz="0" w:space="0" w:color="auto"/>
      </w:divBdr>
      <w:divsChild>
        <w:div w:id="175577141">
          <w:marLeft w:val="0"/>
          <w:marRight w:val="0"/>
          <w:marTop w:val="0"/>
          <w:marBottom w:val="0"/>
          <w:divBdr>
            <w:top w:val="none" w:sz="0" w:space="0" w:color="auto"/>
            <w:left w:val="none" w:sz="0" w:space="0" w:color="auto"/>
            <w:bottom w:val="none" w:sz="0" w:space="0" w:color="auto"/>
            <w:right w:val="none" w:sz="0" w:space="0" w:color="auto"/>
          </w:divBdr>
        </w:div>
      </w:divsChild>
    </w:div>
    <w:div w:id="1355113790">
      <w:bodyDiv w:val="1"/>
      <w:marLeft w:val="0"/>
      <w:marRight w:val="0"/>
      <w:marTop w:val="0"/>
      <w:marBottom w:val="0"/>
      <w:divBdr>
        <w:top w:val="none" w:sz="0" w:space="0" w:color="auto"/>
        <w:left w:val="none" w:sz="0" w:space="0" w:color="auto"/>
        <w:bottom w:val="none" w:sz="0" w:space="0" w:color="auto"/>
        <w:right w:val="none" w:sz="0" w:space="0" w:color="auto"/>
      </w:divBdr>
      <w:divsChild>
        <w:div w:id="1716585327">
          <w:marLeft w:val="0"/>
          <w:marRight w:val="0"/>
          <w:marTop w:val="0"/>
          <w:marBottom w:val="0"/>
          <w:divBdr>
            <w:top w:val="none" w:sz="0" w:space="0" w:color="auto"/>
            <w:left w:val="none" w:sz="0" w:space="0" w:color="auto"/>
            <w:bottom w:val="none" w:sz="0" w:space="0" w:color="auto"/>
            <w:right w:val="none" w:sz="0" w:space="0" w:color="auto"/>
          </w:divBdr>
          <w:divsChild>
            <w:div w:id="1874345264">
              <w:marLeft w:val="0"/>
              <w:marRight w:val="0"/>
              <w:marTop w:val="0"/>
              <w:marBottom w:val="0"/>
              <w:divBdr>
                <w:top w:val="none" w:sz="0" w:space="0" w:color="auto"/>
                <w:left w:val="none" w:sz="0" w:space="0" w:color="auto"/>
                <w:bottom w:val="none" w:sz="0" w:space="0" w:color="auto"/>
                <w:right w:val="none" w:sz="0" w:space="0" w:color="auto"/>
              </w:divBdr>
              <w:divsChild>
                <w:div w:id="2039235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553673">
      <w:bodyDiv w:val="1"/>
      <w:marLeft w:val="0"/>
      <w:marRight w:val="0"/>
      <w:marTop w:val="0"/>
      <w:marBottom w:val="0"/>
      <w:divBdr>
        <w:top w:val="none" w:sz="0" w:space="0" w:color="auto"/>
        <w:left w:val="none" w:sz="0" w:space="0" w:color="auto"/>
        <w:bottom w:val="none" w:sz="0" w:space="0" w:color="auto"/>
        <w:right w:val="none" w:sz="0" w:space="0" w:color="auto"/>
      </w:divBdr>
      <w:divsChild>
        <w:div w:id="856162520">
          <w:marLeft w:val="0"/>
          <w:marRight w:val="0"/>
          <w:marTop w:val="0"/>
          <w:marBottom w:val="0"/>
          <w:divBdr>
            <w:top w:val="none" w:sz="0" w:space="0" w:color="auto"/>
            <w:left w:val="none" w:sz="0" w:space="0" w:color="auto"/>
            <w:bottom w:val="none" w:sz="0" w:space="0" w:color="auto"/>
            <w:right w:val="none" w:sz="0" w:space="0" w:color="auto"/>
          </w:divBdr>
          <w:divsChild>
            <w:div w:id="2030570501">
              <w:marLeft w:val="0"/>
              <w:marRight w:val="0"/>
              <w:marTop w:val="0"/>
              <w:marBottom w:val="0"/>
              <w:divBdr>
                <w:top w:val="none" w:sz="0" w:space="0" w:color="auto"/>
                <w:left w:val="none" w:sz="0" w:space="0" w:color="auto"/>
                <w:bottom w:val="none" w:sz="0" w:space="0" w:color="auto"/>
                <w:right w:val="none" w:sz="0" w:space="0" w:color="auto"/>
              </w:divBdr>
              <w:divsChild>
                <w:div w:id="1117331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8816179">
      <w:bodyDiv w:val="1"/>
      <w:marLeft w:val="0"/>
      <w:marRight w:val="0"/>
      <w:marTop w:val="0"/>
      <w:marBottom w:val="0"/>
      <w:divBdr>
        <w:top w:val="none" w:sz="0" w:space="0" w:color="auto"/>
        <w:left w:val="none" w:sz="0" w:space="0" w:color="auto"/>
        <w:bottom w:val="none" w:sz="0" w:space="0" w:color="auto"/>
        <w:right w:val="none" w:sz="0" w:space="0" w:color="auto"/>
      </w:divBdr>
      <w:divsChild>
        <w:div w:id="1320117351">
          <w:marLeft w:val="0"/>
          <w:marRight w:val="0"/>
          <w:marTop w:val="0"/>
          <w:marBottom w:val="0"/>
          <w:divBdr>
            <w:top w:val="none" w:sz="0" w:space="0" w:color="auto"/>
            <w:left w:val="none" w:sz="0" w:space="0" w:color="auto"/>
            <w:bottom w:val="none" w:sz="0" w:space="0" w:color="auto"/>
            <w:right w:val="none" w:sz="0" w:space="0" w:color="auto"/>
          </w:divBdr>
          <w:divsChild>
            <w:div w:id="1928146592">
              <w:marLeft w:val="0"/>
              <w:marRight w:val="0"/>
              <w:marTop w:val="0"/>
              <w:marBottom w:val="0"/>
              <w:divBdr>
                <w:top w:val="none" w:sz="0" w:space="0" w:color="auto"/>
                <w:left w:val="none" w:sz="0" w:space="0" w:color="auto"/>
                <w:bottom w:val="none" w:sz="0" w:space="0" w:color="auto"/>
                <w:right w:val="none" w:sz="0" w:space="0" w:color="auto"/>
              </w:divBdr>
              <w:divsChild>
                <w:div w:id="99923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3984086">
      <w:bodyDiv w:val="1"/>
      <w:marLeft w:val="0"/>
      <w:marRight w:val="0"/>
      <w:marTop w:val="0"/>
      <w:marBottom w:val="0"/>
      <w:divBdr>
        <w:top w:val="none" w:sz="0" w:space="0" w:color="auto"/>
        <w:left w:val="none" w:sz="0" w:space="0" w:color="auto"/>
        <w:bottom w:val="none" w:sz="0" w:space="0" w:color="auto"/>
        <w:right w:val="none" w:sz="0" w:space="0" w:color="auto"/>
      </w:divBdr>
      <w:divsChild>
        <w:div w:id="1376349824">
          <w:marLeft w:val="0"/>
          <w:marRight w:val="0"/>
          <w:marTop w:val="0"/>
          <w:marBottom w:val="0"/>
          <w:divBdr>
            <w:top w:val="none" w:sz="0" w:space="0" w:color="auto"/>
            <w:left w:val="none" w:sz="0" w:space="0" w:color="auto"/>
            <w:bottom w:val="none" w:sz="0" w:space="0" w:color="auto"/>
            <w:right w:val="none" w:sz="0" w:space="0" w:color="auto"/>
          </w:divBdr>
          <w:divsChild>
            <w:div w:id="295065685">
              <w:marLeft w:val="0"/>
              <w:marRight w:val="0"/>
              <w:marTop w:val="0"/>
              <w:marBottom w:val="0"/>
              <w:divBdr>
                <w:top w:val="none" w:sz="0" w:space="0" w:color="auto"/>
                <w:left w:val="none" w:sz="0" w:space="0" w:color="auto"/>
                <w:bottom w:val="none" w:sz="0" w:space="0" w:color="auto"/>
                <w:right w:val="none" w:sz="0" w:space="0" w:color="auto"/>
              </w:divBdr>
              <w:divsChild>
                <w:div w:id="293994953">
                  <w:marLeft w:val="0"/>
                  <w:marRight w:val="0"/>
                  <w:marTop w:val="0"/>
                  <w:marBottom w:val="0"/>
                  <w:divBdr>
                    <w:top w:val="none" w:sz="0" w:space="0" w:color="auto"/>
                    <w:left w:val="none" w:sz="0" w:space="0" w:color="auto"/>
                    <w:bottom w:val="none" w:sz="0" w:space="0" w:color="auto"/>
                    <w:right w:val="none" w:sz="0" w:space="0" w:color="auto"/>
                  </w:divBdr>
                  <w:divsChild>
                    <w:div w:id="1365448389">
                      <w:marLeft w:val="0"/>
                      <w:marRight w:val="0"/>
                      <w:marTop w:val="0"/>
                      <w:marBottom w:val="0"/>
                      <w:divBdr>
                        <w:top w:val="none" w:sz="0" w:space="0" w:color="auto"/>
                        <w:left w:val="none" w:sz="0" w:space="0" w:color="auto"/>
                        <w:bottom w:val="none" w:sz="0" w:space="0" w:color="auto"/>
                        <w:right w:val="none" w:sz="0" w:space="0" w:color="auto"/>
                      </w:divBdr>
                      <w:divsChild>
                        <w:div w:id="1747654449">
                          <w:marLeft w:val="0"/>
                          <w:marRight w:val="0"/>
                          <w:marTop w:val="0"/>
                          <w:marBottom w:val="0"/>
                          <w:divBdr>
                            <w:top w:val="none" w:sz="0" w:space="0" w:color="auto"/>
                            <w:left w:val="none" w:sz="0" w:space="0" w:color="auto"/>
                            <w:bottom w:val="none" w:sz="0" w:space="0" w:color="auto"/>
                            <w:right w:val="none" w:sz="0" w:space="0" w:color="auto"/>
                          </w:divBdr>
                          <w:divsChild>
                            <w:div w:id="14824984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482649073">
      <w:bodyDiv w:val="1"/>
      <w:marLeft w:val="0"/>
      <w:marRight w:val="0"/>
      <w:marTop w:val="0"/>
      <w:marBottom w:val="0"/>
      <w:divBdr>
        <w:top w:val="none" w:sz="0" w:space="0" w:color="auto"/>
        <w:left w:val="none" w:sz="0" w:space="0" w:color="auto"/>
        <w:bottom w:val="none" w:sz="0" w:space="0" w:color="auto"/>
        <w:right w:val="none" w:sz="0" w:space="0" w:color="auto"/>
      </w:divBdr>
      <w:divsChild>
        <w:div w:id="1631396855">
          <w:marLeft w:val="0"/>
          <w:marRight w:val="0"/>
          <w:marTop w:val="0"/>
          <w:marBottom w:val="0"/>
          <w:divBdr>
            <w:top w:val="none" w:sz="0" w:space="0" w:color="auto"/>
            <w:left w:val="none" w:sz="0" w:space="0" w:color="auto"/>
            <w:bottom w:val="none" w:sz="0" w:space="0" w:color="auto"/>
            <w:right w:val="none" w:sz="0" w:space="0" w:color="auto"/>
          </w:divBdr>
          <w:divsChild>
            <w:div w:id="597251928">
              <w:marLeft w:val="0"/>
              <w:marRight w:val="0"/>
              <w:marTop w:val="0"/>
              <w:marBottom w:val="0"/>
              <w:divBdr>
                <w:top w:val="none" w:sz="0" w:space="0" w:color="auto"/>
                <w:left w:val="none" w:sz="0" w:space="0" w:color="auto"/>
                <w:bottom w:val="none" w:sz="0" w:space="0" w:color="auto"/>
                <w:right w:val="none" w:sz="0" w:space="0" w:color="auto"/>
              </w:divBdr>
              <w:divsChild>
                <w:div w:id="2081323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2431">
      <w:bodyDiv w:val="1"/>
      <w:marLeft w:val="0"/>
      <w:marRight w:val="0"/>
      <w:marTop w:val="0"/>
      <w:marBottom w:val="0"/>
      <w:divBdr>
        <w:top w:val="none" w:sz="0" w:space="0" w:color="auto"/>
        <w:left w:val="none" w:sz="0" w:space="0" w:color="auto"/>
        <w:bottom w:val="none" w:sz="0" w:space="0" w:color="auto"/>
        <w:right w:val="none" w:sz="0" w:space="0" w:color="auto"/>
      </w:divBdr>
      <w:divsChild>
        <w:div w:id="719062409">
          <w:marLeft w:val="0"/>
          <w:marRight w:val="0"/>
          <w:marTop w:val="0"/>
          <w:marBottom w:val="0"/>
          <w:divBdr>
            <w:top w:val="none" w:sz="0" w:space="0" w:color="auto"/>
            <w:left w:val="none" w:sz="0" w:space="0" w:color="auto"/>
            <w:bottom w:val="none" w:sz="0" w:space="0" w:color="auto"/>
            <w:right w:val="none" w:sz="0" w:space="0" w:color="auto"/>
          </w:divBdr>
          <w:divsChild>
            <w:div w:id="138961344">
              <w:marLeft w:val="0"/>
              <w:marRight w:val="0"/>
              <w:marTop w:val="0"/>
              <w:marBottom w:val="0"/>
              <w:divBdr>
                <w:top w:val="none" w:sz="0" w:space="0" w:color="auto"/>
                <w:left w:val="none" w:sz="0" w:space="0" w:color="auto"/>
                <w:bottom w:val="none" w:sz="0" w:space="0" w:color="auto"/>
                <w:right w:val="none" w:sz="0" w:space="0" w:color="auto"/>
              </w:divBdr>
              <w:divsChild>
                <w:div w:id="12585186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4923462">
      <w:bodyDiv w:val="1"/>
      <w:marLeft w:val="0"/>
      <w:marRight w:val="0"/>
      <w:marTop w:val="0"/>
      <w:marBottom w:val="0"/>
      <w:divBdr>
        <w:top w:val="none" w:sz="0" w:space="0" w:color="auto"/>
        <w:left w:val="none" w:sz="0" w:space="0" w:color="auto"/>
        <w:bottom w:val="none" w:sz="0" w:space="0" w:color="auto"/>
        <w:right w:val="none" w:sz="0" w:space="0" w:color="auto"/>
      </w:divBdr>
    </w:div>
    <w:div w:id="1560243415">
      <w:bodyDiv w:val="1"/>
      <w:marLeft w:val="0"/>
      <w:marRight w:val="0"/>
      <w:marTop w:val="0"/>
      <w:marBottom w:val="0"/>
      <w:divBdr>
        <w:top w:val="none" w:sz="0" w:space="0" w:color="auto"/>
        <w:left w:val="none" w:sz="0" w:space="0" w:color="auto"/>
        <w:bottom w:val="none" w:sz="0" w:space="0" w:color="auto"/>
        <w:right w:val="none" w:sz="0" w:space="0" w:color="auto"/>
      </w:divBdr>
      <w:divsChild>
        <w:div w:id="1924559525">
          <w:marLeft w:val="0"/>
          <w:marRight w:val="0"/>
          <w:marTop w:val="0"/>
          <w:marBottom w:val="0"/>
          <w:divBdr>
            <w:top w:val="none" w:sz="0" w:space="0" w:color="auto"/>
            <w:left w:val="none" w:sz="0" w:space="0" w:color="auto"/>
            <w:bottom w:val="none" w:sz="0" w:space="0" w:color="auto"/>
            <w:right w:val="none" w:sz="0" w:space="0" w:color="auto"/>
          </w:divBdr>
          <w:divsChild>
            <w:div w:id="1375083488">
              <w:marLeft w:val="0"/>
              <w:marRight w:val="0"/>
              <w:marTop w:val="0"/>
              <w:marBottom w:val="0"/>
              <w:divBdr>
                <w:top w:val="none" w:sz="0" w:space="0" w:color="auto"/>
                <w:left w:val="none" w:sz="0" w:space="0" w:color="auto"/>
                <w:bottom w:val="none" w:sz="0" w:space="0" w:color="auto"/>
                <w:right w:val="none" w:sz="0" w:space="0" w:color="auto"/>
              </w:divBdr>
              <w:divsChild>
                <w:div w:id="167988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1016893">
      <w:bodyDiv w:val="1"/>
      <w:marLeft w:val="0"/>
      <w:marRight w:val="0"/>
      <w:marTop w:val="0"/>
      <w:marBottom w:val="0"/>
      <w:divBdr>
        <w:top w:val="none" w:sz="0" w:space="0" w:color="auto"/>
        <w:left w:val="none" w:sz="0" w:space="0" w:color="auto"/>
        <w:bottom w:val="none" w:sz="0" w:space="0" w:color="auto"/>
        <w:right w:val="none" w:sz="0" w:space="0" w:color="auto"/>
      </w:divBdr>
      <w:divsChild>
        <w:div w:id="708142793">
          <w:marLeft w:val="0"/>
          <w:marRight w:val="0"/>
          <w:marTop w:val="0"/>
          <w:marBottom w:val="0"/>
          <w:divBdr>
            <w:top w:val="none" w:sz="0" w:space="0" w:color="auto"/>
            <w:left w:val="none" w:sz="0" w:space="0" w:color="auto"/>
            <w:bottom w:val="none" w:sz="0" w:space="0" w:color="auto"/>
            <w:right w:val="none" w:sz="0" w:space="0" w:color="auto"/>
          </w:divBdr>
        </w:div>
      </w:divsChild>
    </w:div>
    <w:div w:id="1637956171">
      <w:bodyDiv w:val="1"/>
      <w:marLeft w:val="0"/>
      <w:marRight w:val="0"/>
      <w:marTop w:val="0"/>
      <w:marBottom w:val="0"/>
      <w:divBdr>
        <w:top w:val="none" w:sz="0" w:space="0" w:color="auto"/>
        <w:left w:val="none" w:sz="0" w:space="0" w:color="auto"/>
        <w:bottom w:val="none" w:sz="0" w:space="0" w:color="auto"/>
        <w:right w:val="none" w:sz="0" w:space="0" w:color="auto"/>
      </w:divBdr>
      <w:divsChild>
        <w:div w:id="238029383">
          <w:marLeft w:val="0"/>
          <w:marRight w:val="0"/>
          <w:marTop w:val="0"/>
          <w:marBottom w:val="0"/>
          <w:divBdr>
            <w:top w:val="none" w:sz="0" w:space="0" w:color="auto"/>
            <w:left w:val="none" w:sz="0" w:space="0" w:color="auto"/>
            <w:bottom w:val="none" w:sz="0" w:space="0" w:color="auto"/>
            <w:right w:val="none" w:sz="0" w:space="0" w:color="auto"/>
          </w:divBdr>
          <w:divsChild>
            <w:div w:id="366103905">
              <w:marLeft w:val="0"/>
              <w:marRight w:val="0"/>
              <w:marTop w:val="0"/>
              <w:marBottom w:val="0"/>
              <w:divBdr>
                <w:top w:val="none" w:sz="0" w:space="0" w:color="auto"/>
                <w:left w:val="none" w:sz="0" w:space="0" w:color="auto"/>
                <w:bottom w:val="none" w:sz="0" w:space="0" w:color="auto"/>
                <w:right w:val="none" w:sz="0" w:space="0" w:color="auto"/>
              </w:divBdr>
              <w:divsChild>
                <w:div w:id="122436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6953889">
      <w:bodyDiv w:val="1"/>
      <w:marLeft w:val="0"/>
      <w:marRight w:val="0"/>
      <w:marTop w:val="0"/>
      <w:marBottom w:val="0"/>
      <w:divBdr>
        <w:top w:val="none" w:sz="0" w:space="0" w:color="auto"/>
        <w:left w:val="none" w:sz="0" w:space="0" w:color="auto"/>
        <w:bottom w:val="none" w:sz="0" w:space="0" w:color="auto"/>
        <w:right w:val="none" w:sz="0" w:space="0" w:color="auto"/>
      </w:divBdr>
      <w:divsChild>
        <w:div w:id="132915962">
          <w:marLeft w:val="0"/>
          <w:marRight w:val="0"/>
          <w:marTop w:val="0"/>
          <w:marBottom w:val="0"/>
          <w:divBdr>
            <w:top w:val="none" w:sz="0" w:space="0" w:color="auto"/>
            <w:left w:val="none" w:sz="0" w:space="0" w:color="auto"/>
            <w:bottom w:val="none" w:sz="0" w:space="0" w:color="auto"/>
            <w:right w:val="none" w:sz="0" w:space="0" w:color="auto"/>
          </w:divBdr>
          <w:divsChild>
            <w:div w:id="769666625">
              <w:marLeft w:val="0"/>
              <w:marRight w:val="0"/>
              <w:marTop w:val="0"/>
              <w:marBottom w:val="0"/>
              <w:divBdr>
                <w:top w:val="none" w:sz="0" w:space="0" w:color="auto"/>
                <w:left w:val="none" w:sz="0" w:space="0" w:color="auto"/>
                <w:bottom w:val="none" w:sz="0" w:space="0" w:color="auto"/>
                <w:right w:val="none" w:sz="0" w:space="0" w:color="auto"/>
              </w:divBdr>
              <w:divsChild>
                <w:div w:id="1009872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6244950">
      <w:bodyDiv w:val="1"/>
      <w:marLeft w:val="0"/>
      <w:marRight w:val="0"/>
      <w:marTop w:val="0"/>
      <w:marBottom w:val="0"/>
      <w:divBdr>
        <w:top w:val="none" w:sz="0" w:space="0" w:color="auto"/>
        <w:left w:val="none" w:sz="0" w:space="0" w:color="auto"/>
        <w:bottom w:val="none" w:sz="0" w:space="0" w:color="auto"/>
        <w:right w:val="none" w:sz="0" w:space="0" w:color="auto"/>
      </w:divBdr>
      <w:divsChild>
        <w:div w:id="79955351">
          <w:marLeft w:val="0"/>
          <w:marRight w:val="0"/>
          <w:marTop w:val="0"/>
          <w:marBottom w:val="0"/>
          <w:divBdr>
            <w:top w:val="none" w:sz="0" w:space="0" w:color="auto"/>
            <w:left w:val="none" w:sz="0" w:space="0" w:color="auto"/>
            <w:bottom w:val="none" w:sz="0" w:space="0" w:color="auto"/>
            <w:right w:val="none" w:sz="0" w:space="0" w:color="auto"/>
          </w:divBdr>
        </w:div>
      </w:divsChild>
    </w:div>
    <w:div w:id="1757706957">
      <w:bodyDiv w:val="1"/>
      <w:marLeft w:val="0"/>
      <w:marRight w:val="0"/>
      <w:marTop w:val="0"/>
      <w:marBottom w:val="0"/>
      <w:divBdr>
        <w:top w:val="none" w:sz="0" w:space="0" w:color="auto"/>
        <w:left w:val="none" w:sz="0" w:space="0" w:color="auto"/>
        <w:bottom w:val="none" w:sz="0" w:space="0" w:color="auto"/>
        <w:right w:val="none" w:sz="0" w:space="0" w:color="auto"/>
      </w:divBdr>
      <w:divsChild>
        <w:div w:id="978270229">
          <w:marLeft w:val="0"/>
          <w:marRight w:val="0"/>
          <w:marTop w:val="0"/>
          <w:marBottom w:val="0"/>
          <w:divBdr>
            <w:top w:val="none" w:sz="0" w:space="0" w:color="auto"/>
            <w:left w:val="none" w:sz="0" w:space="0" w:color="auto"/>
            <w:bottom w:val="none" w:sz="0" w:space="0" w:color="auto"/>
            <w:right w:val="none" w:sz="0" w:space="0" w:color="auto"/>
          </w:divBdr>
          <w:divsChild>
            <w:div w:id="1763911790">
              <w:marLeft w:val="0"/>
              <w:marRight w:val="0"/>
              <w:marTop w:val="0"/>
              <w:marBottom w:val="0"/>
              <w:divBdr>
                <w:top w:val="none" w:sz="0" w:space="0" w:color="auto"/>
                <w:left w:val="none" w:sz="0" w:space="0" w:color="auto"/>
                <w:bottom w:val="none" w:sz="0" w:space="0" w:color="auto"/>
                <w:right w:val="none" w:sz="0" w:space="0" w:color="auto"/>
              </w:divBdr>
              <w:divsChild>
                <w:div w:id="712579967">
                  <w:marLeft w:val="0"/>
                  <w:marRight w:val="0"/>
                  <w:marTop w:val="0"/>
                  <w:marBottom w:val="0"/>
                  <w:divBdr>
                    <w:top w:val="none" w:sz="0" w:space="0" w:color="auto"/>
                    <w:left w:val="none" w:sz="0" w:space="0" w:color="auto"/>
                    <w:bottom w:val="none" w:sz="0" w:space="0" w:color="auto"/>
                    <w:right w:val="none" w:sz="0" w:space="0" w:color="auto"/>
                  </w:divBdr>
                </w:div>
              </w:divsChild>
            </w:div>
            <w:div w:id="1131172978">
              <w:marLeft w:val="0"/>
              <w:marRight w:val="0"/>
              <w:marTop w:val="0"/>
              <w:marBottom w:val="0"/>
              <w:divBdr>
                <w:top w:val="none" w:sz="0" w:space="0" w:color="auto"/>
                <w:left w:val="none" w:sz="0" w:space="0" w:color="auto"/>
                <w:bottom w:val="none" w:sz="0" w:space="0" w:color="auto"/>
                <w:right w:val="none" w:sz="0" w:space="0" w:color="auto"/>
              </w:divBdr>
              <w:divsChild>
                <w:div w:id="2100054370">
                  <w:marLeft w:val="0"/>
                  <w:marRight w:val="0"/>
                  <w:marTop w:val="0"/>
                  <w:marBottom w:val="0"/>
                  <w:divBdr>
                    <w:top w:val="none" w:sz="0" w:space="0" w:color="auto"/>
                    <w:left w:val="none" w:sz="0" w:space="0" w:color="auto"/>
                    <w:bottom w:val="none" w:sz="0" w:space="0" w:color="auto"/>
                    <w:right w:val="none" w:sz="0" w:space="0" w:color="auto"/>
                  </w:divBdr>
                  <w:divsChild>
                    <w:div w:id="677586945">
                      <w:marLeft w:val="0"/>
                      <w:marRight w:val="0"/>
                      <w:marTop w:val="0"/>
                      <w:marBottom w:val="0"/>
                      <w:divBdr>
                        <w:top w:val="none" w:sz="0" w:space="0" w:color="auto"/>
                        <w:left w:val="none" w:sz="0" w:space="0" w:color="auto"/>
                        <w:bottom w:val="none" w:sz="0" w:space="0" w:color="auto"/>
                        <w:right w:val="none" w:sz="0" w:space="0" w:color="auto"/>
                      </w:divBdr>
                    </w:div>
                    <w:div w:id="1382904484">
                      <w:marLeft w:val="0"/>
                      <w:marRight w:val="0"/>
                      <w:marTop w:val="0"/>
                      <w:marBottom w:val="0"/>
                      <w:divBdr>
                        <w:top w:val="none" w:sz="0" w:space="0" w:color="auto"/>
                        <w:left w:val="none" w:sz="0" w:space="0" w:color="auto"/>
                        <w:bottom w:val="none" w:sz="0" w:space="0" w:color="auto"/>
                        <w:right w:val="none" w:sz="0" w:space="0" w:color="auto"/>
                      </w:divBdr>
                    </w:div>
                    <w:div w:id="47592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358533">
          <w:marLeft w:val="0"/>
          <w:marRight w:val="0"/>
          <w:marTop w:val="0"/>
          <w:marBottom w:val="0"/>
          <w:divBdr>
            <w:top w:val="none" w:sz="0" w:space="0" w:color="auto"/>
            <w:left w:val="none" w:sz="0" w:space="0" w:color="auto"/>
            <w:bottom w:val="none" w:sz="0" w:space="0" w:color="auto"/>
            <w:right w:val="none" w:sz="0" w:space="0" w:color="auto"/>
          </w:divBdr>
        </w:div>
        <w:div w:id="2001690870">
          <w:marLeft w:val="0"/>
          <w:marRight w:val="0"/>
          <w:marTop w:val="0"/>
          <w:marBottom w:val="0"/>
          <w:divBdr>
            <w:top w:val="none" w:sz="0" w:space="0" w:color="auto"/>
            <w:left w:val="none" w:sz="0" w:space="0" w:color="auto"/>
            <w:bottom w:val="none" w:sz="0" w:space="0" w:color="auto"/>
            <w:right w:val="none" w:sz="0" w:space="0" w:color="auto"/>
          </w:divBdr>
          <w:divsChild>
            <w:div w:id="431514397">
              <w:marLeft w:val="0"/>
              <w:marRight w:val="0"/>
              <w:marTop w:val="0"/>
              <w:marBottom w:val="0"/>
              <w:divBdr>
                <w:top w:val="none" w:sz="0" w:space="0" w:color="auto"/>
                <w:left w:val="none" w:sz="0" w:space="0" w:color="auto"/>
                <w:bottom w:val="none" w:sz="0" w:space="0" w:color="auto"/>
                <w:right w:val="none" w:sz="0" w:space="0" w:color="auto"/>
              </w:divBdr>
              <w:divsChild>
                <w:div w:id="868420893">
                  <w:marLeft w:val="0"/>
                  <w:marRight w:val="0"/>
                  <w:marTop w:val="0"/>
                  <w:marBottom w:val="0"/>
                  <w:divBdr>
                    <w:top w:val="none" w:sz="0" w:space="0" w:color="auto"/>
                    <w:left w:val="none" w:sz="0" w:space="0" w:color="auto"/>
                    <w:bottom w:val="none" w:sz="0" w:space="0" w:color="auto"/>
                    <w:right w:val="none" w:sz="0" w:space="0" w:color="auto"/>
                  </w:divBdr>
                </w:div>
              </w:divsChild>
            </w:div>
            <w:div w:id="1737168477">
              <w:marLeft w:val="0"/>
              <w:marRight w:val="0"/>
              <w:marTop w:val="0"/>
              <w:marBottom w:val="0"/>
              <w:divBdr>
                <w:top w:val="none" w:sz="0" w:space="0" w:color="auto"/>
                <w:left w:val="none" w:sz="0" w:space="0" w:color="auto"/>
                <w:bottom w:val="none" w:sz="0" w:space="0" w:color="auto"/>
                <w:right w:val="none" w:sz="0" w:space="0" w:color="auto"/>
              </w:divBdr>
              <w:divsChild>
                <w:div w:id="1688867781">
                  <w:marLeft w:val="0"/>
                  <w:marRight w:val="0"/>
                  <w:marTop w:val="0"/>
                  <w:marBottom w:val="0"/>
                  <w:divBdr>
                    <w:top w:val="none" w:sz="0" w:space="0" w:color="auto"/>
                    <w:left w:val="none" w:sz="0" w:space="0" w:color="auto"/>
                    <w:bottom w:val="none" w:sz="0" w:space="0" w:color="auto"/>
                    <w:right w:val="none" w:sz="0" w:space="0" w:color="auto"/>
                  </w:divBdr>
                </w:div>
              </w:divsChild>
            </w:div>
            <w:div w:id="1882742892">
              <w:marLeft w:val="0"/>
              <w:marRight w:val="0"/>
              <w:marTop w:val="0"/>
              <w:marBottom w:val="0"/>
              <w:divBdr>
                <w:top w:val="none" w:sz="0" w:space="0" w:color="auto"/>
                <w:left w:val="none" w:sz="0" w:space="0" w:color="auto"/>
                <w:bottom w:val="none" w:sz="0" w:space="0" w:color="auto"/>
                <w:right w:val="none" w:sz="0" w:space="0" w:color="auto"/>
              </w:divBdr>
              <w:divsChild>
                <w:div w:id="2098867109">
                  <w:marLeft w:val="0"/>
                  <w:marRight w:val="0"/>
                  <w:marTop w:val="0"/>
                  <w:marBottom w:val="0"/>
                  <w:divBdr>
                    <w:top w:val="none" w:sz="0" w:space="0" w:color="auto"/>
                    <w:left w:val="none" w:sz="0" w:space="0" w:color="auto"/>
                    <w:bottom w:val="none" w:sz="0" w:space="0" w:color="auto"/>
                    <w:right w:val="none" w:sz="0" w:space="0" w:color="auto"/>
                  </w:divBdr>
                </w:div>
              </w:divsChild>
            </w:div>
            <w:div w:id="1426801130">
              <w:marLeft w:val="0"/>
              <w:marRight w:val="0"/>
              <w:marTop w:val="0"/>
              <w:marBottom w:val="0"/>
              <w:divBdr>
                <w:top w:val="none" w:sz="0" w:space="0" w:color="auto"/>
                <w:left w:val="none" w:sz="0" w:space="0" w:color="auto"/>
                <w:bottom w:val="none" w:sz="0" w:space="0" w:color="auto"/>
                <w:right w:val="none" w:sz="0" w:space="0" w:color="auto"/>
              </w:divBdr>
              <w:divsChild>
                <w:div w:id="1171796501">
                  <w:marLeft w:val="0"/>
                  <w:marRight w:val="0"/>
                  <w:marTop w:val="0"/>
                  <w:marBottom w:val="0"/>
                  <w:divBdr>
                    <w:top w:val="none" w:sz="0" w:space="0" w:color="auto"/>
                    <w:left w:val="none" w:sz="0" w:space="0" w:color="auto"/>
                    <w:bottom w:val="none" w:sz="0" w:space="0" w:color="auto"/>
                    <w:right w:val="none" w:sz="0" w:space="0" w:color="auto"/>
                  </w:divBdr>
                </w:div>
              </w:divsChild>
            </w:div>
            <w:div w:id="299502113">
              <w:marLeft w:val="0"/>
              <w:marRight w:val="0"/>
              <w:marTop w:val="0"/>
              <w:marBottom w:val="0"/>
              <w:divBdr>
                <w:top w:val="none" w:sz="0" w:space="0" w:color="auto"/>
                <w:left w:val="none" w:sz="0" w:space="0" w:color="auto"/>
                <w:bottom w:val="none" w:sz="0" w:space="0" w:color="auto"/>
                <w:right w:val="none" w:sz="0" w:space="0" w:color="auto"/>
              </w:divBdr>
              <w:divsChild>
                <w:div w:id="1043678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0212080">
      <w:bodyDiv w:val="1"/>
      <w:marLeft w:val="0"/>
      <w:marRight w:val="0"/>
      <w:marTop w:val="0"/>
      <w:marBottom w:val="0"/>
      <w:divBdr>
        <w:top w:val="none" w:sz="0" w:space="0" w:color="auto"/>
        <w:left w:val="none" w:sz="0" w:space="0" w:color="auto"/>
        <w:bottom w:val="none" w:sz="0" w:space="0" w:color="auto"/>
        <w:right w:val="none" w:sz="0" w:space="0" w:color="auto"/>
      </w:divBdr>
      <w:divsChild>
        <w:div w:id="191261583">
          <w:marLeft w:val="0"/>
          <w:marRight w:val="0"/>
          <w:marTop w:val="0"/>
          <w:marBottom w:val="0"/>
          <w:divBdr>
            <w:top w:val="none" w:sz="0" w:space="0" w:color="auto"/>
            <w:left w:val="none" w:sz="0" w:space="0" w:color="auto"/>
            <w:bottom w:val="none" w:sz="0" w:space="0" w:color="auto"/>
            <w:right w:val="none" w:sz="0" w:space="0" w:color="auto"/>
          </w:divBdr>
        </w:div>
      </w:divsChild>
    </w:div>
    <w:div w:id="2015957131">
      <w:bodyDiv w:val="1"/>
      <w:marLeft w:val="0"/>
      <w:marRight w:val="0"/>
      <w:marTop w:val="0"/>
      <w:marBottom w:val="0"/>
      <w:divBdr>
        <w:top w:val="none" w:sz="0" w:space="0" w:color="auto"/>
        <w:left w:val="none" w:sz="0" w:space="0" w:color="auto"/>
        <w:bottom w:val="none" w:sz="0" w:space="0" w:color="auto"/>
        <w:right w:val="none" w:sz="0" w:space="0" w:color="auto"/>
      </w:divBdr>
      <w:divsChild>
        <w:div w:id="10096792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AE2A6D-F014-3342-ADE5-892A605E0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4</Pages>
  <Words>1726</Words>
  <Characters>9841</Characters>
  <Application>Microsoft Office Word</Application>
  <DocSecurity>0</DocSecurity>
  <Lines>82</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Yves Greatti</cp:lastModifiedBy>
  <cp:revision>68</cp:revision>
  <cp:lastPrinted>2022-11-15T18:51:00Z</cp:lastPrinted>
  <dcterms:created xsi:type="dcterms:W3CDTF">2022-11-15T18:51:00Z</dcterms:created>
  <dcterms:modified xsi:type="dcterms:W3CDTF">2022-11-17T19: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4p8CkUM"/&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